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180" w:type="dxa"/>
        <w:tblLook w:val="04A0" w:firstRow="1" w:lastRow="0" w:firstColumn="1" w:lastColumn="0" w:noHBand="0" w:noVBand="1"/>
      </w:tblPr>
      <w:tblGrid>
        <w:gridCol w:w="2802"/>
        <w:gridCol w:w="6378"/>
      </w:tblGrid>
      <w:tr w:rsidR="006B5EE6" w14:paraId="1211220D" w14:textId="77777777" w:rsidTr="00397746">
        <w:tc>
          <w:tcPr>
            <w:tcW w:w="9180" w:type="dxa"/>
            <w:gridSpan w:val="2"/>
            <w:tcBorders>
              <w:top w:val="nil"/>
              <w:left w:val="nil"/>
              <w:bottom w:val="nil"/>
              <w:right w:val="nil"/>
            </w:tcBorders>
          </w:tcPr>
          <w:p w14:paraId="2B010A8E" w14:textId="2312C9A6" w:rsidR="00D674FB" w:rsidRPr="00D674FB" w:rsidRDefault="00D674FB" w:rsidP="00D674FB">
            <w:pPr>
              <w:jc w:val="center"/>
              <w:rPr>
                <w:rFonts w:ascii="Times New Roman" w:hAnsi="Times New Roman" w:cs="Times New Roman"/>
                <w:b/>
                <w:sz w:val="28"/>
                <w:szCs w:val="28"/>
                <w:lang w:val="en-US"/>
              </w:rPr>
            </w:pPr>
            <w:r w:rsidRPr="00D674FB">
              <w:rPr>
                <w:rFonts w:ascii="Times New Roman" w:hAnsi="Times New Roman" w:cs="Times New Roman"/>
                <w:b/>
                <w:sz w:val="28"/>
                <w:szCs w:val="28"/>
                <w:lang w:val="en-US"/>
              </w:rPr>
              <w:t xml:space="preserve">TANTANGAN: </w:t>
            </w:r>
          </w:p>
          <w:p w14:paraId="27102CC8" w14:textId="77777777" w:rsidR="00D674FB" w:rsidRDefault="00D674FB" w:rsidP="00D674FB">
            <w:pPr>
              <w:jc w:val="center"/>
              <w:rPr>
                <w:rFonts w:ascii="Times New Roman" w:hAnsi="Times New Roman" w:cs="Times New Roman"/>
                <w:b/>
                <w:sz w:val="28"/>
                <w:szCs w:val="28"/>
                <w:lang w:val="en-US"/>
              </w:rPr>
            </w:pPr>
            <w:r w:rsidRPr="00D674FB">
              <w:rPr>
                <w:rFonts w:ascii="Times New Roman" w:hAnsi="Times New Roman" w:cs="Times New Roman"/>
                <w:b/>
                <w:sz w:val="28"/>
                <w:szCs w:val="28"/>
                <w:lang w:val="en-US"/>
              </w:rPr>
              <w:t xml:space="preserve">MENGHADAPI MASALAH GENERASI ALPHA KRISTEN </w:t>
            </w:r>
          </w:p>
          <w:p w14:paraId="61FEBEED" w14:textId="3292BBEA" w:rsidR="00D674FB" w:rsidRPr="00D674FB" w:rsidRDefault="00D674FB" w:rsidP="00D674FB">
            <w:pPr>
              <w:jc w:val="center"/>
              <w:rPr>
                <w:rFonts w:ascii="Times New Roman" w:hAnsi="Times New Roman" w:cs="Times New Roman"/>
                <w:b/>
                <w:sz w:val="28"/>
                <w:szCs w:val="28"/>
                <w:lang w:val="en-US"/>
              </w:rPr>
            </w:pPr>
            <w:r w:rsidRPr="00D674FB">
              <w:rPr>
                <w:rFonts w:ascii="Times New Roman" w:hAnsi="Times New Roman" w:cs="Times New Roman"/>
                <w:b/>
                <w:sz w:val="28"/>
                <w:szCs w:val="28"/>
                <w:lang w:val="en-US"/>
              </w:rPr>
              <w:t>DI ERA DIGITAL</w:t>
            </w:r>
          </w:p>
          <w:p w14:paraId="52B8AEA7" w14:textId="258BCC7E" w:rsidR="006B5EE6" w:rsidRPr="007422B2" w:rsidRDefault="006B5EE6" w:rsidP="007422B2">
            <w:pPr>
              <w:spacing w:line="360" w:lineRule="auto"/>
              <w:jc w:val="center"/>
              <w:rPr>
                <w:rFonts w:ascii="Arial" w:hAnsi="Arial" w:cs="Arial"/>
                <w:bCs/>
                <w:color w:val="000000"/>
                <w:sz w:val="10"/>
                <w:szCs w:val="19"/>
                <w:shd w:val="clear" w:color="auto" w:fill="FFFFFF"/>
                <w:lang w:val="en-US"/>
              </w:rPr>
            </w:pPr>
          </w:p>
        </w:tc>
      </w:tr>
      <w:tr w:rsidR="006B5EE6" w14:paraId="2B267B5E" w14:textId="77777777" w:rsidTr="00397746">
        <w:tc>
          <w:tcPr>
            <w:tcW w:w="9180" w:type="dxa"/>
            <w:gridSpan w:val="2"/>
            <w:tcBorders>
              <w:top w:val="nil"/>
              <w:left w:val="nil"/>
              <w:right w:val="nil"/>
            </w:tcBorders>
          </w:tcPr>
          <w:p w14:paraId="09F4E8F5" w14:textId="38E98633" w:rsidR="00264E38" w:rsidRDefault="00264E38" w:rsidP="00264E38">
            <w:pPr>
              <w:spacing w:line="360" w:lineRule="auto"/>
              <w:jc w:val="center"/>
              <w:rPr>
                <w:rFonts w:ascii="Times New Roman" w:hAnsi="Times New Roman" w:cs="Times New Roman"/>
                <w:sz w:val="24"/>
                <w:szCs w:val="24"/>
              </w:rPr>
            </w:pPr>
            <w:r>
              <w:rPr>
                <w:rFonts w:ascii="Times New Roman" w:hAnsi="Times New Roman" w:cs="Times New Roman"/>
                <w:sz w:val="24"/>
                <w:szCs w:val="24"/>
              </w:rPr>
              <w:t>Oleh :</w:t>
            </w:r>
          </w:p>
          <w:p w14:paraId="1399C67D" w14:textId="025F28A1" w:rsidR="00264E38" w:rsidRPr="00D674FB" w:rsidRDefault="00D674FB" w:rsidP="00264E38">
            <w:pPr>
              <w:spacing w:line="360" w:lineRule="auto"/>
              <w:jc w:val="center"/>
              <w:rPr>
                <w:rFonts w:ascii="Times New Roman" w:hAnsi="Times New Roman" w:cs="Times New Roman"/>
                <w:b/>
                <w:sz w:val="24"/>
                <w:szCs w:val="24"/>
                <w:lang w:val="en-US"/>
              </w:rPr>
            </w:pPr>
            <w:r w:rsidRPr="00D674FB">
              <w:rPr>
                <w:rFonts w:ascii="Times New Roman" w:hAnsi="Times New Roman" w:cs="Times New Roman"/>
                <w:b/>
                <w:sz w:val="24"/>
                <w:szCs w:val="24"/>
                <w:lang w:val="en-US"/>
              </w:rPr>
              <w:t>Ferdinan Pasaribu</w:t>
            </w:r>
            <w:r>
              <w:rPr>
                <w:rFonts w:ascii="Times New Roman" w:hAnsi="Times New Roman" w:cs="Times New Roman"/>
                <w:b/>
                <w:sz w:val="24"/>
                <w:szCs w:val="24"/>
                <w:lang w:val="en-US"/>
              </w:rPr>
              <w:t xml:space="preserve"> </w:t>
            </w:r>
          </w:p>
          <w:p w14:paraId="0D6067D4" w14:textId="2B6885E4" w:rsidR="00264E38" w:rsidRPr="00D674FB" w:rsidRDefault="00D674FB" w:rsidP="00264E38">
            <w:pPr>
              <w:jc w:val="center"/>
              <w:rPr>
                <w:rFonts w:ascii="Times New Roman" w:hAnsi="Times New Roman" w:cs="Times New Roman"/>
                <w:sz w:val="24"/>
                <w:szCs w:val="24"/>
                <w:lang w:val="en-US"/>
              </w:rPr>
            </w:pPr>
            <w:r>
              <w:rPr>
                <w:rFonts w:ascii="Times New Roman" w:hAnsi="Times New Roman" w:cs="Times New Roman"/>
                <w:sz w:val="24"/>
                <w:szCs w:val="24"/>
                <w:lang w:val="en-US"/>
              </w:rPr>
              <w:t>Sekolah Tinggi Theologia Ebenhaezer, Indonesia</w:t>
            </w:r>
          </w:p>
          <w:p w14:paraId="4E36E61B" w14:textId="5ABF85CB" w:rsidR="006B5EE6" w:rsidRPr="007422B2" w:rsidRDefault="00264E38" w:rsidP="007422B2">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rPr>
              <w:t xml:space="preserve">Email : </w:t>
            </w:r>
            <w:hyperlink r:id="rId9" w:history="1">
              <w:r w:rsidR="009318C6" w:rsidRPr="00776396">
                <w:rPr>
                  <w:rStyle w:val="Hyperlink"/>
                  <w:rFonts w:ascii="Times New Roman" w:hAnsi="Times New Roman" w:cs="Times New Roman"/>
                  <w:i/>
                  <w:sz w:val="24"/>
                  <w:szCs w:val="24"/>
                  <w:lang w:val="en-US"/>
                </w:rPr>
                <w:t>ferdinanmarcos1994@gmail.com</w:t>
              </w:r>
            </w:hyperlink>
            <w:r w:rsidR="00D674FB">
              <w:rPr>
                <w:rFonts w:ascii="Times New Roman" w:hAnsi="Times New Roman" w:cs="Times New Roman"/>
                <w:i/>
                <w:sz w:val="24"/>
                <w:szCs w:val="24"/>
                <w:lang w:val="en-US"/>
              </w:rPr>
              <w:t xml:space="preserve"> </w:t>
            </w:r>
          </w:p>
        </w:tc>
      </w:tr>
      <w:tr w:rsidR="006B5EE6" w14:paraId="25CD72BB" w14:textId="77777777" w:rsidTr="007A0A7E">
        <w:tc>
          <w:tcPr>
            <w:tcW w:w="2802" w:type="dxa"/>
            <w:tcBorders>
              <w:left w:val="nil"/>
              <w:bottom w:val="nil"/>
              <w:right w:val="nil"/>
            </w:tcBorders>
          </w:tcPr>
          <w:p w14:paraId="7E578BA7" w14:textId="6D72F181" w:rsidR="006B5EE6" w:rsidRPr="00264E38" w:rsidRDefault="00300B3B" w:rsidP="00300B3B">
            <w:pPr>
              <w:jc w:val="both"/>
              <w:rPr>
                <w:rFonts w:ascii="Times New Roman" w:hAnsi="Times New Roman" w:cs="Times New Roman"/>
                <w:b/>
                <w:sz w:val="24"/>
                <w:szCs w:val="24"/>
                <w:lang w:val="en-US"/>
              </w:rPr>
            </w:pPr>
            <w:r>
              <w:rPr>
                <w:rFonts w:ascii="Times New Roman" w:hAnsi="Times New Roman" w:cs="Times New Roman"/>
                <w:b/>
                <w:sz w:val="24"/>
                <w:szCs w:val="24"/>
                <w:lang w:val="en-US"/>
              </w:rPr>
              <w:t>Informasi Artikel</w:t>
            </w:r>
          </w:p>
        </w:tc>
        <w:tc>
          <w:tcPr>
            <w:tcW w:w="6378" w:type="dxa"/>
            <w:tcBorders>
              <w:left w:val="nil"/>
              <w:bottom w:val="single" w:sz="4" w:space="0" w:color="000000" w:themeColor="text1"/>
              <w:right w:val="nil"/>
            </w:tcBorders>
          </w:tcPr>
          <w:p w14:paraId="7F9582F2" w14:textId="318CFA26" w:rsidR="006B5EE6" w:rsidRPr="00264E38" w:rsidRDefault="00264E38" w:rsidP="00264E38">
            <w:pPr>
              <w:rPr>
                <w:rFonts w:ascii="Times New Roman" w:hAnsi="Times New Roman" w:cs="Times New Roman"/>
                <w:b/>
                <w:sz w:val="24"/>
                <w:szCs w:val="24"/>
                <w:lang w:val="en-US"/>
              </w:rPr>
            </w:pPr>
            <w:r w:rsidRPr="00264E38">
              <w:rPr>
                <w:rFonts w:ascii="Times New Roman" w:hAnsi="Times New Roman" w:cs="Times New Roman"/>
                <w:b/>
                <w:sz w:val="24"/>
                <w:szCs w:val="24"/>
                <w:lang w:val="en-US"/>
              </w:rPr>
              <w:t>ABSTRAK</w:t>
            </w:r>
          </w:p>
        </w:tc>
      </w:tr>
      <w:tr w:rsidR="006B5EE6" w14:paraId="7168ED41" w14:textId="77777777" w:rsidTr="007A0A7E">
        <w:tc>
          <w:tcPr>
            <w:tcW w:w="2802" w:type="dxa"/>
            <w:tcBorders>
              <w:top w:val="nil"/>
              <w:left w:val="nil"/>
              <w:bottom w:val="single" w:sz="4" w:space="0" w:color="000000" w:themeColor="text1"/>
              <w:right w:val="nil"/>
            </w:tcBorders>
          </w:tcPr>
          <w:p w14:paraId="4176B698" w14:textId="14643790" w:rsidR="00507E34" w:rsidRPr="00507E34" w:rsidRDefault="00507E34" w:rsidP="00507E34">
            <w:pPr>
              <w:tabs>
                <w:tab w:val="left" w:pos="1276"/>
              </w:tabs>
              <w:jc w:val="both"/>
              <w:rPr>
                <w:rFonts w:ascii="Times New Roman" w:hAnsi="Times New Roman" w:cs="Times New Roman"/>
                <w:b/>
                <w:sz w:val="24"/>
                <w:szCs w:val="24"/>
                <w:lang w:val="en-US"/>
              </w:rPr>
            </w:pPr>
            <w:r w:rsidRPr="00507E34">
              <w:rPr>
                <w:rFonts w:ascii="Times New Roman" w:hAnsi="Times New Roman" w:cs="Times New Roman"/>
                <w:b/>
                <w:sz w:val="24"/>
                <w:szCs w:val="24"/>
                <w:lang w:val="en-US"/>
              </w:rPr>
              <w:t xml:space="preserve">Diserahkan </w:t>
            </w:r>
            <w:r w:rsidRPr="00507E34">
              <w:rPr>
                <w:rFonts w:ascii="Times New Roman" w:hAnsi="Times New Roman" w:cs="Times New Roman"/>
                <w:b/>
                <w:sz w:val="24"/>
                <w:szCs w:val="24"/>
                <w:lang w:val="en-US"/>
              </w:rPr>
              <w:tab/>
              <w:t>:</w:t>
            </w:r>
          </w:p>
          <w:p w14:paraId="3C404D0E" w14:textId="77777777" w:rsidR="00507E34" w:rsidRPr="00507E34" w:rsidRDefault="00507E34" w:rsidP="00507E34">
            <w:pPr>
              <w:tabs>
                <w:tab w:val="left" w:pos="1276"/>
              </w:tabs>
              <w:jc w:val="both"/>
              <w:rPr>
                <w:rFonts w:ascii="Times New Roman" w:hAnsi="Times New Roman" w:cs="Times New Roman"/>
                <w:b/>
                <w:sz w:val="24"/>
                <w:szCs w:val="24"/>
                <w:lang w:val="en-US"/>
              </w:rPr>
            </w:pPr>
            <w:r w:rsidRPr="00507E34">
              <w:rPr>
                <w:rFonts w:ascii="Times New Roman" w:hAnsi="Times New Roman" w:cs="Times New Roman"/>
                <w:b/>
                <w:sz w:val="24"/>
                <w:szCs w:val="24"/>
                <w:lang w:val="en-US"/>
              </w:rPr>
              <w:t>Diterima</w:t>
            </w:r>
            <w:r w:rsidRPr="00507E34">
              <w:rPr>
                <w:rFonts w:ascii="Times New Roman" w:hAnsi="Times New Roman" w:cs="Times New Roman"/>
                <w:b/>
                <w:sz w:val="24"/>
                <w:szCs w:val="24"/>
                <w:lang w:val="en-US"/>
              </w:rPr>
              <w:tab/>
              <w:t>:</w:t>
            </w:r>
          </w:p>
          <w:p w14:paraId="4A107903" w14:textId="77777777" w:rsidR="00507E34" w:rsidRDefault="00507E34" w:rsidP="00507E34">
            <w:pPr>
              <w:tabs>
                <w:tab w:val="left" w:pos="1276"/>
              </w:tabs>
              <w:jc w:val="both"/>
              <w:rPr>
                <w:rFonts w:ascii="Times New Roman" w:hAnsi="Times New Roman" w:cs="Times New Roman"/>
                <w:b/>
                <w:sz w:val="24"/>
                <w:szCs w:val="24"/>
                <w:lang w:val="en-US"/>
              </w:rPr>
            </w:pPr>
            <w:r w:rsidRPr="00507E34">
              <w:rPr>
                <w:rFonts w:ascii="Times New Roman" w:hAnsi="Times New Roman" w:cs="Times New Roman"/>
                <w:b/>
                <w:sz w:val="24"/>
                <w:szCs w:val="24"/>
                <w:lang w:val="en-US"/>
              </w:rPr>
              <w:t>Dipublikasi</w:t>
            </w:r>
            <w:r w:rsidRPr="00507E34">
              <w:rPr>
                <w:rFonts w:ascii="Times New Roman" w:hAnsi="Times New Roman" w:cs="Times New Roman"/>
                <w:b/>
                <w:sz w:val="24"/>
                <w:szCs w:val="24"/>
                <w:lang w:val="en-US"/>
              </w:rPr>
              <w:tab/>
              <w:t>:</w:t>
            </w:r>
          </w:p>
          <w:p w14:paraId="61C29DC4" w14:textId="77777777" w:rsidR="00397746" w:rsidRDefault="00397746" w:rsidP="00507E34">
            <w:pPr>
              <w:tabs>
                <w:tab w:val="left" w:pos="1276"/>
              </w:tabs>
              <w:jc w:val="both"/>
              <w:rPr>
                <w:rFonts w:ascii="Times New Roman" w:hAnsi="Times New Roman" w:cs="Times New Roman"/>
                <w:sz w:val="24"/>
                <w:szCs w:val="24"/>
              </w:rPr>
            </w:pPr>
          </w:p>
          <w:p w14:paraId="52A8199D" w14:textId="77777777" w:rsidR="00397746" w:rsidRDefault="00397746" w:rsidP="00507E34">
            <w:pPr>
              <w:tabs>
                <w:tab w:val="left" w:pos="1276"/>
              </w:tabs>
              <w:jc w:val="both"/>
              <w:rPr>
                <w:rFonts w:ascii="Times New Roman" w:hAnsi="Times New Roman" w:cs="Times New Roman"/>
                <w:sz w:val="24"/>
                <w:szCs w:val="24"/>
              </w:rPr>
            </w:pPr>
          </w:p>
          <w:p w14:paraId="05217A89" w14:textId="77777777" w:rsidR="00397746" w:rsidRDefault="00397746" w:rsidP="00507E34">
            <w:pPr>
              <w:tabs>
                <w:tab w:val="left" w:pos="1276"/>
              </w:tabs>
              <w:jc w:val="both"/>
              <w:rPr>
                <w:rFonts w:ascii="Times New Roman" w:hAnsi="Times New Roman" w:cs="Times New Roman"/>
                <w:sz w:val="24"/>
                <w:szCs w:val="24"/>
              </w:rPr>
            </w:pPr>
          </w:p>
          <w:p w14:paraId="2B1FC639" w14:textId="77777777" w:rsidR="00397746" w:rsidRDefault="00397746" w:rsidP="00507E34">
            <w:pPr>
              <w:tabs>
                <w:tab w:val="left" w:pos="1276"/>
              </w:tabs>
              <w:jc w:val="both"/>
              <w:rPr>
                <w:rFonts w:ascii="Times New Roman" w:hAnsi="Times New Roman" w:cs="Times New Roman"/>
                <w:sz w:val="24"/>
                <w:szCs w:val="24"/>
              </w:rPr>
            </w:pPr>
          </w:p>
          <w:p w14:paraId="25A6C729" w14:textId="77777777" w:rsidR="00397746" w:rsidRDefault="00397746" w:rsidP="00507E34">
            <w:pPr>
              <w:tabs>
                <w:tab w:val="left" w:pos="1276"/>
              </w:tabs>
              <w:jc w:val="both"/>
              <w:rPr>
                <w:rFonts w:ascii="Times New Roman" w:hAnsi="Times New Roman" w:cs="Times New Roman"/>
                <w:sz w:val="24"/>
                <w:szCs w:val="24"/>
              </w:rPr>
            </w:pPr>
          </w:p>
          <w:p w14:paraId="69142BD5" w14:textId="77777777" w:rsidR="00397746" w:rsidRDefault="00397746" w:rsidP="00507E34">
            <w:pPr>
              <w:tabs>
                <w:tab w:val="left" w:pos="1276"/>
              </w:tabs>
              <w:jc w:val="both"/>
              <w:rPr>
                <w:rFonts w:ascii="Times New Roman" w:hAnsi="Times New Roman" w:cs="Times New Roman"/>
                <w:sz w:val="24"/>
                <w:szCs w:val="24"/>
              </w:rPr>
            </w:pPr>
          </w:p>
          <w:p w14:paraId="1E898C33" w14:textId="77777777" w:rsidR="00397746" w:rsidRDefault="00397746" w:rsidP="00507E34">
            <w:pPr>
              <w:tabs>
                <w:tab w:val="left" w:pos="1276"/>
              </w:tabs>
              <w:jc w:val="both"/>
              <w:rPr>
                <w:rFonts w:ascii="Times New Roman" w:hAnsi="Times New Roman" w:cs="Times New Roman"/>
                <w:sz w:val="24"/>
                <w:szCs w:val="24"/>
              </w:rPr>
            </w:pPr>
          </w:p>
          <w:p w14:paraId="748AB19D" w14:textId="77777777" w:rsidR="00397746" w:rsidRDefault="00397746" w:rsidP="00507E34">
            <w:pPr>
              <w:tabs>
                <w:tab w:val="left" w:pos="1276"/>
              </w:tabs>
              <w:jc w:val="both"/>
              <w:rPr>
                <w:rFonts w:ascii="Times New Roman" w:hAnsi="Times New Roman" w:cs="Times New Roman"/>
                <w:sz w:val="24"/>
                <w:szCs w:val="24"/>
              </w:rPr>
            </w:pPr>
          </w:p>
          <w:p w14:paraId="568CCA33" w14:textId="77777777" w:rsidR="00397746" w:rsidRDefault="00397746" w:rsidP="00507E34">
            <w:pPr>
              <w:tabs>
                <w:tab w:val="left" w:pos="1276"/>
              </w:tabs>
              <w:jc w:val="both"/>
              <w:rPr>
                <w:rFonts w:ascii="Times New Roman" w:hAnsi="Times New Roman" w:cs="Times New Roman"/>
                <w:sz w:val="24"/>
                <w:szCs w:val="24"/>
              </w:rPr>
            </w:pPr>
          </w:p>
          <w:p w14:paraId="1BFAF923" w14:textId="77777777" w:rsidR="00397746" w:rsidRDefault="00397746" w:rsidP="00507E34">
            <w:pPr>
              <w:tabs>
                <w:tab w:val="left" w:pos="1276"/>
              </w:tabs>
              <w:jc w:val="both"/>
              <w:rPr>
                <w:rFonts w:ascii="Times New Roman" w:hAnsi="Times New Roman" w:cs="Times New Roman"/>
                <w:sz w:val="24"/>
                <w:szCs w:val="24"/>
              </w:rPr>
            </w:pPr>
          </w:p>
          <w:p w14:paraId="55B72A4D" w14:textId="2593C738" w:rsidR="00397746" w:rsidRPr="00264E38" w:rsidRDefault="00397746" w:rsidP="00397746">
            <w:pPr>
              <w:tabs>
                <w:tab w:val="left" w:pos="1276"/>
              </w:tabs>
              <w:rPr>
                <w:rFonts w:ascii="Times New Roman" w:hAnsi="Times New Roman" w:cs="Times New Roman"/>
                <w:b/>
                <w:sz w:val="24"/>
                <w:szCs w:val="24"/>
                <w:lang w:val="en-US"/>
              </w:rPr>
            </w:pPr>
            <w:r>
              <w:rPr>
                <w:rFonts w:ascii="Times New Roman" w:hAnsi="Times New Roman" w:cs="Times New Roman"/>
                <w:sz w:val="24"/>
                <w:szCs w:val="24"/>
              </w:rPr>
              <w:t xml:space="preserve">Kata kunci : </w:t>
            </w:r>
            <w:r w:rsidR="00196E84">
              <w:rPr>
                <w:rFonts w:ascii="Times New Roman" w:hAnsi="Times New Roman" w:cs="Times New Roman"/>
                <w:i/>
                <w:iCs/>
                <w:sz w:val="24"/>
                <w:szCs w:val="24"/>
                <w:lang w:val="en-US"/>
              </w:rPr>
              <w:t>Tantangan dan Harapan, Masalah, Generasi Alpha di Era Digital</w:t>
            </w:r>
            <w:r>
              <w:rPr>
                <w:rFonts w:ascii="Times New Roman" w:hAnsi="Times New Roman" w:cs="Times New Roman"/>
                <w:i/>
                <w:iCs/>
                <w:sz w:val="24"/>
                <w:szCs w:val="24"/>
              </w:rPr>
              <w:t>.</w:t>
            </w:r>
          </w:p>
        </w:tc>
        <w:tc>
          <w:tcPr>
            <w:tcW w:w="6378" w:type="dxa"/>
            <w:tcBorders>
              <w:left w:val="nil"/>
              <w:bottom w:val="single" w:sz="4" w:space="0" w:color="000000" w:themeColor="text1"/>
              <w:right w:val="nil"/>
            </w:tcBorders>
          </w:tcPr>
          <w:p w14:paraId="6EDEB8EA" w14:textId="35582BD5" w:rsidR="00264E38" w:rsidRPr="009318C6" w:rsidRDefault="00310700" w:rsidP="007422B2">
            <w:pPr>
              <w:spacing w:after="120"/>
              <w:ind w:right="-108"/>
              <w:jc w:val="both"/>
              <w:rPr>
                <w:rFonts w:ascii="Times New Roman" w:eastAsia="BookmanOldStyle" w:hAnsi="Times New Roman" w:cs="Times New Roman"/>
                <w:sz w:val="24"/>
                <w:szCs w:val="24"/>
                <w:lang w:val="en-US"/>
              </w:rPr>
            </w:pPr>
            <w:r w:rsidRPr="007422B2">
              <w:rPr>
                <w:rFonts w:ascii="Times New Roman" w:hAnsi="Times New Roman" w:cs="Times New Roman"/>
                <w:bCs/>
                <w:sz w:val="22"/>
                <w:szCs w:val="24"/>
                <w:lang w:val="en-US"/>
              </w:rPr>
              <w:t>Generasi Alpha, yang lahir antara tahun 2010 hingga 2025, berkembang dalam konteks yang kaya akan teknologi dan informasi. Artikel ini mengkaji berbagai tantangan yang dihadapi oleh Generasi Alpha Kristen, termasuk masalah identitas, dampak media sosial, serta pergeseran dalam nilai-nilai spiritual. Melalui pendekatan kualitatif, penelitian ini bertujuan untuk memahami dinamika yang memengaruhi perkembangan spiritual mereka serta menawarkan solusi untuk mendukung pertumbuhan iman di tengah tantangan zaman modern. Tujuan utama dari penelitian ini adalah untuk mengeksplorasi tantangan yang dihadapi oleh Generasi Alpha Kristen dan memberikan rekomendasi untuk mengatasinya. Hasil penelitian menunjukkan bahwa Generasi Alpha menghadapi tantangan signifikan di era digital, sehingga diperlukan strategi yang sesuai dengan kehidupan mereka, termasuk pendidikan teknologi dan penanaman nilai-nilai Kristen secara berkelanjutan. Kesimpulannya, dengan pendekatan yang relevan terhadap kehidupan dan tantangan yang dihadapi oleh Generasi Alpha, gereja dan lembaga pendidikan harus berperan sebagai wadah yang nyata untuk mendukung kehidupan spiritual dan pembentukan karakter anak, dengan memanfaatkan media digital dan sosial.</w:t>
            </w:r>
          </w:p>
        </w:tc>
      </w:tr>
      <w:tr w:rsidR="00397746" w14:paraId="63502E5D" w14:textId="77777777" w:rsidTr="007A0A7E">
        <w:tc>
          <w:tcPr>
            <w:tcW w:w="2802" w:type="dxa"/>
            <w:vMerge w:val="restart"/>
            <w:tcBorders>
              <w:left w:val="nil"/>
              <w:right w:val="nil"/>
            </w:tcBorders>
          </w:tcPr>
          <w:p w14:paraId="780E57EF" w14:textId="77777777" w:rsidR="00397746" w:rsidRDefault="00397746" w:rsidP="00397746">
            <w:pPr>
              <w:rPr>
                <w:rFonts w:ascii="Times New Roman" w:hAnsi="Times New Roman" w:cs="Times New Roman"/>
                <w:i/>
                <w:sz w:val="24"/>
                <w:szCs w:val="24"/>
                <w:lang w:val="en-US" w:eastAsia="id-ID"/>
              </w:rPr>
            </w:pPr>
          </w:p>
          <w:p w14:paraId="7B0B545B" w14:textId="77777777" w:rsidR="00397746" w:rsidRDefault="00397746" w:rsidP="00397746">
            <w:pPr>
              <w:rPr>
                <w:rFonts w:ascii="Times New Roman" w:hAnsi="Times New Roman" w:cs="Times New Roman"/>
                <w:i/>
                <w:sz w:val="24"/>
                <w:szCs w:val="24"/>
                <w:lang w:val="en-US" w:eastAsia="id-ID"/>
              </w:rPr>
            </w:pPr>
          </w:p>
          <w:p w14:paraId="0C8BAAEA" w14:textId="77777777" w:rsidR="00397746" w:rsidRDefault="00397746" w:rsidP="00397746">
            <w:pPr>
              <w:rPr>
                <w:rFonts w:ascii="Times New Roman" w:hAnsi="Times New Roman" w:cs="Times New Roman"/>
                <w:i/>
                <w:sz w:val="24"/>
                <w:szCs w:val="24"/>
                <w:lang w:val="en-US" w:eastAsia="id-ID"/>
              </w:rPr>
            </w:pPr>
          </w:p>
          <w:p w14:paraId="616DF5AE" w14:textId="77777777" w:rsidR="00397746" w:rsidRDefault="00397746" w:rsidP="00397746">
            <w:pPr>
              <w:rPr>
                <w:rFonts w:ascii="Times New Roman" w:hAnsi="Times New Roman" w:cs="Times New Roman"/>
                <w:i/>
                <w:sz w:val="24"/>
                <w:szCs w:val="24"/>
                <w:lang w:val="en-US" w:eastAsia="id-ID"/>
              </w:rPr>
            </w:pPr>
          </w:p>
          <w:p w14:paraId="38C7ECB0" w14:textId="77777777" w:rsidR="00397746" w:rsidRDefault="00397746" w:rsidP="00397746">
            <w:pPr>
              <w:rPr>
                <w:rFonts w:ascii="Times New Roman" w:hAnsi="Times New Roman" w:cs="Times New Roman"/>
                <w:i/>
                <w:sz w:val="24"/>
                <w:szCs w:val="24"/>
                <w:lang w:val="en-US" w:eastAsia="id-ID"/>
              </w:rPr>
            </w:pPr>
          </w:p>
          <w:p w14:paraId="0ACA3F5A" w14:textId="77777777" w:rsidR="00397746" w:rsidRDefault="00397746" w:rsidP="00397746">
            <w:pPr>
              <w:rPr>
                <w:rFonts w:ascii="Times New Roman" w:hAnsi="Times New Roman" w:cs="Times New Roman"/>
                <w:i/>
                <w:sz w:val="24"/>
                <w:szCs w:val="24"/>
                <w:lang w:val="en-US" w:eastAsia="id-ID"/>
              </w:rPr>
            </w:pPr>
          </w:p>
          <w:p w14:paraId="20759720" w14:textId="77777777" w:rsidR="00397746" w:rsidRDefault="00397746" w:rsidP="00397746">
            <w:pPr>
              <w:rPr>
                <w:rFonts w:ascii="Times New Roman" w:hAnsi="Times New Roman" w:cs="Times New Roman"/>
                <w:i/>
                <w:sz w:val="24"/>
                <w:szCs w:val="24"/>
                <w:lang w:val="en-US" w:eastAsia="id-ID"/>
              </w:rPr>
            </w:pPr>
          </w:p>
          <w:p w14:paraId="01255153" w14:textId="77777777" w:rsidR="00397746" w:rsidRDefault="00397746" w:rsidP="00397746">
            <w:pPr>
              <w:rPr>
                <w:rFonts w:ascii="Times New Roman" w:hAnsi="Times New Roman" w:cs="Times New Roman"/>
                <w:i/>
                <w:sz w:val="24"/>
                <w:szCs w:val="24"/>
                <w:lang w:val="en-US" w:eastAsia="id-ID"/>
              </w:rPr>
            </w:pPr>
          </w:p>
          <w:p w14:paraId="11D9F36C" w14:textId="77777777" w:rsidR="00397746" w:rsidRDefault="00397746" w:rsidP="00397746">
            <w:pPr>
              <w:rPr>
                <w:rFonts w:ascii="Times New Roman" w:hAnsi="Times New Roman" w:cs="Times New Roman"/>
                <w:i/>
                <w:sz w:val="24"/>
                <w:szCs w:val="24"/>
                <w:lang w:val="en-US" w:eastAsia="id-ID"/>
              </w:rPr>
            </w:pPr>
          </w:p>
          <w:p w14:paraId="77F6CA01" w14:textId="77777777" w:rsidR="00397746" w:rsidRDefault="00397746" w:rsidP="00397746">
            <w:pPr>
              <w:rPr>
                <w:rFonts w:ascii="Times New Roman" w:hAnsi="Times New Roman" w:cs="Times New Roman"/>
                <w:i/>
                <w:sz w:val="24"/>
                <w:szCs w:val="24"/>
                <w:lang w:val="en-US" w:eastAsia="id-ID"/>
              </w:rPr>
            </w:pPr>
          </w:p>
          <w:p w14:paraId="6FFEFCB6" w14:textId="36A6770C" w:rsidR="00397746" w:rsidRDefault="00397746" w:rsidP="00397746">
            <w:pPr>
              <w:rPr>
                <w:rFonts w:ascii="Times New Roman" w:hAnsi="Times New Roman" w:cs="Times New Roman"/>
                <w:i/>
                <w:iCs/>
                <w:sz w:val="24"/>
                <w:szCs w:val="24"/>
              </w:rPr>
            </w:pPr>
            <w:proofErr w:type="gramStart"/>
            <w:r>
              <w:rPr>
                <w:rFonts w:ascii="Times New Roman" w:hAnsi="Times New Roman" w:cs="Times New Roman"/>
                <w:i/>
                <w:sz w:val="24"/>
                <w:szCs w:val="24"/>
                <w:lang w:val="en-US" w:eastAsia="id-ID"/>
              </w:rPr>
              <w:t>Keyword</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002D303C" w:rsidRPr="002D303C">
              <w:rPr>
                <w:rFonts w:ascii="Times New Roman" w:hAnsi="Times New Roman" w:cs="Times New Roman"/>
                <w:i/>
                <w:iCs/>
                <w:sz w:val="24"/>
                <w:szCs w:val="24"/>
              </w:rPr>
              <w:t>Challenges and Hopes, Problems, Generation Alpha in the Digital Era.</w:t>
            </w:r>
          </w:p>
          <w:p w14:paraId="6162C761" w14:textId="77777777" w:rsidR="00397746" w:rsidRPr="00264E38" w:rsidRDefault="00397746" w:rsidP="00332921">
            <w:pPr>
              <w:jc w:val="center"/>
              <w:rPr>
                <w:rFonts w:ascii="Times New Roman" w:hAnsi="Times New Roman" w:cs="Times New Roman"/>
                <w:b/>
                <w:sz w:val="24"/>
                <w:szCs w:val="24"/>
                <w:lang w:val="en-US"/>
              </w:rPr>
            </w:pPr>
          </w:p>
        </w:tc>
        <w:tc>
          <w:tcPr>
            <w:tcW w:w="6378" w:type="dxa"/>
            <w:tcBorders>
              <w:left w:val="nil"/>
              <w:bottom w:val="single" w:sz="4" w:space="0" w:color="000000" w:themeColor="text1"/>
              <w:right w:val="nil"/>
            </w:tcBorders>
          </w:tcPr>
          <w:p w14:paraId="2587BC51" w14:textId="54B7BC98" w:rsidR="00397746" w:rsidRPr="00264E38" w:rsidRDefault="00397746" w:rsidP="00264E38">
            <w:pPr>
              <w:jc w:val="both"/>
              <w:rPr>
                <w:rFonts w:ascii="Times New Roman" w:hAnsi="Times New Roman" w:cs="Times New Roman"/>
                <w:b/>
                <w:sz w:val="24"/>
                <w:szCs w:val="24"/>
                <w:lang w:val="en-US"/>
              </w:rPr>
            </w:pPr>
            <w:r w:rsidRPr="00264E38">
              <w:rPr>
                <w:rFonts w:ascii="Times New Roman" w:hAnsi="Times New Roman" w:cs="Times New Roman"/>
                <w:b/>
                <w:sz w:val="24"/>
                <w:szCs w:val="24"/>
                <w:lang w:val="en-US"/>
              </w:rPr>
              <w:t>ABSTRACT</w:t>
            </w:r>
          </w:p>
        </w:tc>
      </w:tr>
      <w:tr w:rsidR="00397746" w14:paraId="73035122" w14:textId="77777777" w:rsidTr="007A0A7E">
        <w:tc>
          <w:tcPr>
            <w:tcW w:w="2802" w:type="dxa"/>
            <w:vMerge/>
            <w:tcBorders>
              <w:left w:val="nil"/>
              <w:right w:val="nil"/>
            </w:tcBorders>
          </w:tcPr>
          <w:p w14:paraId="160F95CE" w14:textId="3BBAE4B1" w:rsidR="00397746" w:rsidRPr="00264E38" w:rsidRDefault="00397746" w:rsidP="00332921">
            <w:pPr>
              <w:jc w:val="center"/>
              <w:rPr>
                <w:rFonts w:ascii="Times New Roman" w:hAnsi="Times New Roman" w:cs="Times New Roman"/>
                <w:b/>
                <w:sz w:val="24"/>
                <w:szCs w:val="24"/>
                <w:lang w:val="en-US"/>
              </w:rPr>
            </w:pPr>
          </w:p>
        </w:tc>
        <w:tc>
          <w:tcPr>
            <w:tcW w:w="6378" w:type="dxa"/>
            <w:tcBorders>
              <w:left w:val="nil"/>
              <w:right w:val="nil"/>
            </w:tcBorders>
          </w:tcPr>
          <w:p w14:paraId="6EF2C884" w14:textId="3D6F8E24" w:rsidR="00397746" w:rsidRPr="00CD5068" w:rsidRDefault="00FC2A28" w:rsidP="007422B2">
            <w:pPr>
              <w:spacing w:after="120"/>
              <w:ind w:left="27" w:right="-108"/>
              <w:jc w:val="both"/>
              <w:rPr>
                <w:rFonts w:ascii="Times New Roman" w:eastAsia="BookmanOldStyle" w:hAnsi="Times New Roman" w:cs="Times New Roman"/>
                <w:i/>
                <w:sz w:val="24"/>
                <w:szCs w:val="24"/>
                <w:lang w:val="en-US"/>
              </w:rPr>
            </w:pPr>
            <w:r w:rsidRPr="007422B2">
              <w:rPr>
                <w:rFonts w:ascii="Times New Roman" w:eastAsia="BookmanOldStyle" w:hAnsi="Times New Roman" w:cs="Times New Roman"/>
                <w:i/>
                <w:sz w:val="22"/>
                <w:szCs w:val="24"/>
              </w:rPr>
              <w:t>Generation Alpha, born between 2010 and 2025, is growing up in a context rich in technology and information. This article examines the various challenges faced by Christian Generation Alpha, including identity issues, the impact of social media, and shifts in spiritual values. Through a qualitative approach, this research aims to understand the dynamics influencing their spiritual development and to offer solutions to support their faith growth amid modern challenges. The primary objective of this study is to explore the challenges faced by Christian Generation Alpha and to provide recommendations for addressing them. The findings indicate that Generation Alpha encounters significant challenges in the digital era, necessitating strategies that align with their lives, including technology education and the continuous instillation of Christian values. In conclusion, by adopting approaches relevant to the lives and challenges faced by Generation Alpha, churches and educational institutions must serve as tangible platforms to support spiritual life and character formation in children, utilizing digital and social media.</w:t>
            </w:r>
          </w:p>
        </w:tc>
      </w:tr>
    </w:tbl>
    <w:p w14:paraId="72706CBB" w14:textId="5FCD6C62" w:rsidR="00B43F7F" w:rsidRPr="00B43F7F" w:rsidRDefault="00B43F7F" w:rsidP="00233A72">
      <w:pPr>
        <w:pStyle w:val="NoSpacing"/>
        <w:spacing w:line="276" w:lineRule="auto"/>
        <w:jc w:val="both"/>
        <w:rPr>
          <w:rFonts w:ascii="Times New Roman" w:hAnsi="Times New Roman" w:cs="Times New Roman"/>
          <w:b/>
          <w:color w:val="000000"/>
          <w:sz w:val="24"/>
          <w:szCs w:val="24"/>
          <w:lang w:val="en-US"/>
        </w:rPr>
      </w:pPr>
      <w:r w:rsidRPr="00B43F7F">
        <w:rPr>
          <w:rFonts w:ascii="Times New Roman" w:hAnsi="Times New Roman" w:cs="Times New Roman"/>
          <w:b/>
          <w:color w:val="000000"/>
          <w:sz w:val="24"/>
          <w:szCs w:val="24"/>
        </w:rPr>
        <w:lastRenderedPageBreak/>
        <w:t>PENDAHULUAN</w:t>
      </w:r>
    </w:p>
    <w:p w14:paraId="2A4E91C7" w14:textId="589CA7BF" w:rsidR="009318C6" w:rsidRPr="009318C6" w:rsidRDefault="00A57BAF" w:rsidP="00233A72">
      <w:pPr>
        <w:spacing w:after="0"/>
        <w:ind w:firstLine="720"/>
        <w:jc w:val="both"/>
        <w:rPr>
          <w:rFonts w:ascii="Times New Roman" w:eastAsia="Times New Roman" w:hAnsi="Times New Roman" w:cs="Times New Roman"/>
          <w:sz w:val="24"/>
          <w:szCs w:val="24"/>
          <w:lang w:val="en-US" w:eastAsia="id-ID"/>
        </w:rPr>
      </w:pPr>
      <w:proofErr w:type="gramStart"/>
      <w:r>
        <w:rPr>
          <w:rFonts w:ascii="Times New Roman" w:eastAsia="Times New Roman" w:hAnsi="Times New Roman" w:cs="Times New Roman"/>
          <w:sz w:val="24"/>
          <w:szCs w:val="24"/>
          <w:lang w:val="en-US" w:eastAsia="id-ID"/>
        </w:rPr>
        <w:t xml:space="preserve">Generasi alpha </w:t>
      </w:r>
      <w:r w:rsidR="009318C6" w:rsidRPr="009318C6">
        <w:rPr>
          <w:rFonts w:ascii="Times New Roman" w:eastAsia="Times New Roman" w:hAnsi="Times New Roman" w:cs="Times New Roman"/>
          <w:sz w:val="24"/>
          <w:szCs w:val="24"/>
          <w:lang w:val="en-US" w:eastAsia="id-ID"/>
        </w:rPr>
        <w:t>l</w:t>
      </w:r>
      <w:r w:rsidR="00720E24">
        <w:rPr>
          <w:rFonts w:ascii="Times New Roman" w:eastAsia="Times New Roman" w:hAnsi="Times New Roman" w:cs="Times New Roman"/>
          <w:sz w:val="24"/>
          <w:szCs w:val="24"/>
          <w:lang w:val="en-US" w:eastAsia="id-ID"/>
        </w:rPr>
        <w:t>ahir antara tahun 2010 dan 2025,</w:t>
      </w:r>
      <w:r w:rsidR="00803A12">
        <w:rPr>
          <w:rStyle w:val="FootnoteReference"/>
          <w:rFonts w:ascii="Times New Roman" w:eastAsia="Times New Roman" w:hAnsi="Times New Roman" w:cs="Times New Roman"/>
          <w:sz w:val="24"/>
          <w:szCs w:val="24"/>
          <w:lang w:val="en-US" w:eastAsia="id-ID"/>
        </w:rPr>
        <w:footnoteReference w:id="1"/>
      </w:r>
      <w:r w:rsidR="00720E24">
        <w:rPr>
          <w:rFonts w:ascii="Times New Roman" w:eastAsia="Times New Roman" w:hAnsi="Times New Roman" w:cs="Times New Roman"/>
          <w:sz w:val="24"/>
          <w:szCs w:val="24"/>
          <w:lang w:val="en-US" w:eastAsia="id-ID"/>
        </w:rPr>
        <w:t xml:space="preserve"> </w:t>
      </w:r>
      <w:r w:rsidR="009318C6" w:rsidRPr="009318C6">
        <w:rPr>
          <w:rFonts w:ascii="Times New Roman" w:eastAsia="Times New Roman" w:hAnsi="Times New Roman" w:cs="Times New Roman"/>
          <w:sz w:val="24"/>
          <w:szCs w:val="24"/>
          <w:lang w:val="en-US" w:eastAsia="id-ID"/>
        </w:rPr>
        <w:t>dibesarkan dalam konteks yang sangat berbeda dibandin</w:t>
      </w:r>
      <w:r w:rsidR="00803A12">
        <w:rPr>
          <w:rFonts w:ascii="Times New Roman" w:eastAsia="Times New Roman" w:hAnsi="Times New Roman" w:cs="Times New Roman"/>
          <w:sz w:val="24"/>
          <w:szCs w:val="24"/>
          <w:lang w:val="en-US" w:eastAsia="id-ID"/>
        </w:rPr>
        <w:t>gkan dengan generasi sebelumnya</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2"/>
      </w:r>
      <w:r w:rsidR="009318C6" w:rsidRPr="009318C6">
        <w:rPr>
          <w:rFonts w:ascii="Times New Roman" w:eastAsia="Times New Roman" w:hAnsi="Times New Roman" w:cs="Times New Roman"/>
          <w:sz w:val="24"/>
          <w:szCs w:val="24"/>
          <w:lang w:val="en-US" w:eastAsia="id-ID"/>
        </w:rPr>
        <w:t xml:space="preserve"> </w:t>
      </w:r>
      <w:proofErr w:type="gramStart"/>
      <w:r w:rsidR="009318C6" w:rsidRPr="009318C6">
        <w:rPr>
          <w:rFonts w:ascii="Times New Roman" w:eastAsia="Times New Roman" w:hAnsi="Times New Roman" w:cs="Times New Roman"/>
          <w:sz w:val="24"/>
          <w:szCs w:val="24"/>
          <w:lang w:val="en-US" w:eastAsia="id-ID"/>
        </w:rPr>
        <w:t>Mereka tumbuh dalam era digital yang ditandai dengan akses yang luas terhadap teknologi dan informasi, mulai dari smartphone hingga</w:t>
      </w:r>
      <w:r w:rsidR="00803A12">
        <w:rPr>
          <w:rFonts w:ascii="Times New Roman" w:eastAsia="Times New Roman" w:hAnsi="Times New Roman" w:cs="Times New Roman"/>
          <w:sz w:val="24"/>
          <w:szCs w:val="24"/>
          <w:lang w:val="en-US" w:eastAsia="id-ID"/>
        </w:rPr>
        <w:t xml:space="preserve"> platform media sosial</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3"/>
      </w:r>
      <w:r w:rsidR="009318C6" w:rsidRPr="009318C6">
        <w:rPr>
          <w:rFonts w:ascii="Times New Roman" w:eastAsia="Times New Roman" w:hAnsi="Times New Roman" w:cs="Times New Roman"/>
          <w:sz w:val="24"/>
          <w:szCs w:val="24"/>
          <w:lang w:val="en-US" w:eastAsia="id-ID"/>
        </w:rPr>
        <w:t xml:space="preserve"> Pengaruh teknologi ini secara signifikan memengaruhi </w:t>
      </w:r>
      <w:proofErr w:type="gramStart"/>
      <w:r w:rsidR="009318C6" w:rsidRPr="009318C6">
        <w:rPr>
          <w:rFonts w:ascii="Times New Roman" w:eastAsia="Times New Roman" w:hAnsi="Times New Roman" w:cs="Times New Roman"/>
          <w:sz w:val="24"/>
          <w:szCs w:val="24"/>
          <w:lang w:val="en-US" w:eastAsia="id-ID"/>
        </w:rPr>
        <w:t>cara</w:t>
      </w:r>
      <w:proofErr w:type="gramEnd"/>
      <w:r w:rsidR="009318C6" w:rsidRPr="009318C6">
        <w:rPr>
          <w:rFonts w:ascii="Times New Roman" w:eastAsia="Times New Roman" w:hAnsi="Times New Roman" w:cs="Times New Roman"/>
          <w:sz w:val="24"/>
          <w:szCs w:val="24"/>
          <w:lang w:val="en-US" w:eastAsia="id-ID"/>
        </w:rPr>
        <w:t xml:space="preserve"> mereka belajar, berinteraks</w:t>
      </w:r>
      <w:r w:rsidR="00803A12">
        <w:rPr>
          <w:rFonts w:ascii="Times New Roman" w:eastAsia="Times New Roman" w:hAnsi="Times New Roman" w:cs="Times New Roman"/>
          <w:sz w:val="24"/>
          <w:szCs w:val="24"/>
          <w:lang w:val="en-US" w:eastAsia="id-ID"/>
        </w:rPr>
        <w:t>i, dan membentuk identitas diri</w:t>
      </w:r>
      <w:r w:rsidR="00EF769F">
        <w:rPr>
          <w:rFonts w:ascii="Times New Roman" w:eastAsia="Times New Roman" w:hAnsi="Times New Roman" w:cs="Times New Roman"/>
          <w:sz w:val="24"/>
          <w:szCs w:val="24"/>
          <w:lang w:val="en-US" w:eastAsia="id-ID"/>
        </w:rPr>
        <w:t>.</w:t>
      </w:r>
      <w:r w:rsidR="00803A12">
        <w:rPr>
          <w:rStyle w:val="FootnoteReference"/>
          <w:rFonts w:ascii="Times New Roman" w:eastAsia="Times New Roman" w:hAnsi="Times New Roman" w:cs="Times New Roman"/>
          <w:sz w:val="24"/>
          <w:szCs w:val="24"/>
          <w:lang w:val="en-US" w:eastAsia="id-ID"/>
        </w:rPr>
        <w:footnoteReference w:id="4"/>
      </w:r>
      <w:r w:rsidR="009318C6" w:rsidRPr="009318C6">
        <w:rPr>
          <w:rFonts w:ascii="Times New Roman" w:eastAsia="Times New Roman" w:hAnsi="Times New Roman" w:cs="Times New Roman"/>
          <w:sz w:val="24"/>
          <w:szCs w:val="24"/>
          <w:lang w:val="en-US" w:eastAsia="id-ID"/>
        </w:rPr>
        <w:t xml:space="preserve"> </w:t>
      </w:r>
      <w:proofErr w:type="gramStart"/>
      <w:r w:rsidR="009318C6" w:rsidRPr="009318C6">
        <w:rPr>
          <w:rFonts w:ascii="Times New Roman" w:eastAsia="Times New Roman" w:hAnsi="Times New Roman" w:cs="Times New Roman"/>
          <w:sz w:val="24"/>
          <w:szCs w:val="24"/>
          <w:lang w:val="en-US" w:eastAsia="id-ID"/>
        </w:rPr>
        <w:t>Dalam konteks ini, Generasi Alpha Kristen menghadapi tantangan yang lebih kompleks dibandin</w:t>
      </w:r>
      <w:r w:rsidR="00803A12">
        <w:rPr>
          <w:rFonts w:ascii="Times New Roman" w:eastAsia="Times New Roman" w:hAnsi="Times New Roman" w:cs="Times New Roman"/>
          <w:sz w:val="24"/>
          <w:szCs w:val="24"/>
          <w:lang w:val="en-US" w:eastAsia="id-ID"/>
        </w:rPr>
        <w:t>gkan dengan generasi sebelumnya</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5"/>
      </w:r>
    </w:p>
    <w:p w14:paraId="233B4521" w14:textId="0B30AE1C" w:rsidR="009318C6" w:rsidRPr="009318C6" w:rsidRDefault="009318C6" w:rsidP="00233A72">
      <w:pPr>
        <w:spacing w:after="0"/>
        <w:ind w:firstLine="720"/>
        <w:jc w:val="both"/>
        <w:rPr>
          <w:rFonts w:ascii="Times New Roman" w:eastAsia="Times New Roman" w:hAnsi="Times New Roman" w:cs="Times New Roman"/>
          <w:sz w:val="24"/>
          <w:szCs w:val="24"/>
          <w:lang w:val="en-US" w:eastAsia="id-ID"/>
        </w:rPr>
      </w:pPr>
      <w:proofErr w:type="gramStart"/>
      <w:r w:rsidRPr="009318C6">
        <w:rPr>
          <w:rFonts w:ascii="Times New Roman" w:eastAsia="Times New Roman" w:hAnsi="Times New Roman" w:cs="Times New Roman"/>
          <w:sz w:val="24"/>
          <w:szCs w:val="24"/>
          <w:lang w:val="en-US" w:eastAsia="id-ID"/>
        </w:rPr>
        <w:t xml:space="preserve">Salah satu tantangan utama yang dihadapi oleh </w:t>
      </w:r>
      <w:r w:rsidR="00A07268" w:rsidRPr="009318C6">
        <w:rPr>
          <w:rFonts w:ascii="Times New Roman" w:eastAsia="Times New Roman" w:hAnsi="Times New Roman" w:cs="Times New Roman"/>
          <w:sz w:val="24"/>
          <w:szCs w:val="24"/>
          <w:lang w:val="en-US" w:eastAsia="id-ID"/>
        </w:rPr>
        <w:t xml:space="preserve">generasi alpha </w:t>
      </w:r>
      <w:r w:rsidRPr="009318C6">
        <w:rPr>
          <w:rFonts w:ascii="Times New Roman" w:eastAsia="Times New Roman" w:hAnsi="Times New Roman" w:cs="Times New Roman"/>
          <w:sz w:val="24"/>
          <w:szCs w:val="24"/>
          <w:lang w:val="en-US" w:eastAsia="id-ID"/>
        </w:rPr>
        <w:t>Kristen adalah mempertahankan iman di tengah arus informasi yang cep</w:t>
      </w:r>
      <w:r w:rsidR="00803A12">
        <w:rPr>
          <w:rFonts w:ascii="Times New Roman" w:eastAsia="Times New Roman" w:hAnsi="Times New Roman" w:cs="Times New Roman"/>
          <w:sz w:val="24"/>
          <w:szCs w:val="24"/>
          <w:lang w:val="en-US" w:eastAsia="id-ID"/>
        </w:rPr>
        <w:t>at dan sering kali kontradiktif</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6"/>
      </w:r>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Dengan banyaknya sumber informasi yang tersedia, anak-anak ini sering terpapar pada ide-ide yang dapat bertenta</w:t>
      </w:r>
      <w:r w:rsidR="00803A12">
        <w:rPr>
          <w:rFonts w:ascii="Times New Roman" w:eastAsia="Times New Roman" w:hAnsi="Times New Roman" w:cs="Times New Roman"/>
          <w:sz w:val="24"/>
          <w:szCs w:val="24"/>
          <w:lang w:val="en-US" w:eastAsia="id-ID"/>
        </w:rPr>
        <w:t>ngan dengan nilai-nilai Kristen</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7"/>
      </w:r>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Selain itu, pengaruh media sosial cenderung menciptakan tekanan untuk menyesuaikan diri dengan standar yang tidak realistis, yang dapat mengganggu perkembangan identitas merek</w:t>
      </w:r>
      <w:r w:rsidR="00803A12">
        <w:rPr>
          <w:rFonts w:ascii="Times New Roman" w:eastAsia="Times New Roman" w:hAnsi="Times New Roman" w:cs="Times New Roman"/>
          <w:sz w:val="24"/>
          <w:szCs w:val="24"/>
          <w:lang w:val="en-US" w:eastAsia="id-ID"/>
        </w:rPr>
        <w:t>a sebagai individu yang beriman</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8"/>
      </w:r>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 xml:space="preserve">Sehingga menurut hemat peneliti, hal ini dapat menjadi ujian sekaligus tantangan </w:t>
      </w:r>
      <w:r w:rsidR="00A07268">
        <w:rPr>
          <w:rFonts w:ascii="Times New Roman" w:eastAsia="Times New Roman" w:hAnsi="Times New Roman" w:cs="Times New Roman"/>
          <w:sz w:val="24"/>
          <w:szCs w:val="24"/>
          <w:lang w:val="en-US" w:eastAsia="id-ID"/>
        </w:rPr>
        <w:t>yang tidak mudah bagi generasi a</w:t>
      </w:r>
      <w:r w:rsidRPr="009318C6">
        <w:rPr>
          <w:rFonts w:ascii="Times New Roman" w:eastAsia="Times New Roman" w:hAnsi="Times New Roman" w:cs="Times New Roman"/>
          <w:sz w:val="24"/>
          <w:szCs w:val="24"/>
          <w:lang w:val="en-US" w:eastAsia="id-ID"/>
        </w:rPr>
        <w:t>lpha.</w:t>
      </w:r>
      <w:proofErr w:type="gramEnd"/>
    </w:p>
    <w:p w14:paraId="33D7C18E" w14:textId="5E9CF309" w:rsidR="009318C6" w:rsidRPr="009318C6" w:rsidRDefault="009318C6" w:rsidP="00233A72">
      <w:pPr>
        <w:spacing w:after="0"/>
        <w:ind w:firstLine="720"/>
        <w:jc w:val="both"/>
        <w:rPr>
          <w:rFonts w:ascii="Times New Roman" w:eastAsia="Times New Roman" w:hAnsi="Times New Roman" w:cs="Times New Roman"/>
          <w:sz w:val="24"/>
          <w:szCs w:val="24"/>
          <w:lang w:val="en-US" w:eastAsia="id-ID"/>
        </w:rPr>
      </w:pPr>
      <w:proofErr w:type="gramStart"/>
      <w:r w:rsidRPr="009318C6">
        <w:rPr>
          <w:rFonts w:ascii="Times New Roman" w:eastAsia="Times New Roman" w:hAnsi="Times New Roman" w:cs="Times New Roman"/>
          <w:sz w:val="24"/>
          <w:szCs w:val="24"/>
          <w:lang w:val="en-US" w:eastAsia="id-ID"/>
        </w:rPr>
        <w:t xml:space="preserve">Lebih lanjut, nilai-nilai spiritual yang dianut oleh </w:t>
      </w:r>
      <w:r w:rsidR="00032E71" w:rsidRPr="009318C6">
        <w:rPr>
          <w:rFonts w:ascii="Times New Roman" w:eastAsia="Times New Roman" w:hAnsi="Times New Roman" w:cs="Times New Roman"/>
          <w:sz w:val="24"/>
          <w:szCs w:val="24"/>
          <w:lang w:val="en-US" w:eastAsia="id-ID"/>
        </w:rPr>
        <w:t xml:space="preserve">generasi alpha </w:t>
      </w:r>
      <w:r w:rsidRPr="009318C6">
        <w:rPr>
          <w:rFonts w:ascii="Times New Roman" w:eastAsia="Times New Roman" w:hAnsi="Times New Roman" w:cs="Times New Roman"/>
          <w:sz w:val="24"/>
          <w:szCs w:val="24"/>
          <w:lang w:val="en-US" w:eastAsia="id-ID"/>
        </w:rPr>
        <w:t>kerap kali terancam oleh meningkatn</w:t>
      </w:r>
      <w:r w:rsidR="00803A12">
        <w:rPr>
          <w:rFonts w:ascii="Times New Roman" w:eastAsia="Times New Roman" w:hAnsi="Times New Roman" w:cs="Times New Roman"/>
          <w:sz w:val="24"/>
          <w:szCs w:val="24"/>
          <w:lang w:val="en-US" w:eastAsia="id-ID"/>
        </w:rPr>
        <w:t>ya sekularisme dalam masyarakat</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9"/>
      </w:r>
      <w:r w:rsidRPr="009318C6">
        <w:rPr>
          <w:rFonts w:ascii="Times New Roman" w:eastAsia="Times New Roman" w:hAnsi="Times New Roman" w:cs="Times New Roman"/>
          <w:sz w:val="24"/>
          <w:szCs w:val="24"/>
          <w:lang w:val="en-US" w:eastAsia="id-ID"/>
        </w:rPr>
        <w:t xml:space="preserve"> Menurut peneliti, dalam situasi ini, mereka mungkin merasa terasing dari komunitas iman jika gereja dan orang tua tidak mampu menyampaikan ajaran Kristen dengan </w:t>
      </w:r>
      <w:proofErr w:type="gramStart"/>
      <w:r w:rsidRPr="009318C6">
        <w:rPr>
          <w:rFonts w:ascii="Times New Roman" w:eastAsia="Times New Roman" w:hAnsi="Times New Roman" w:cs="Times New Roman"/>
          <w:sz w:val="24"/>
          <w:szCs w:val="24"/>
          <w:lang w:val="en-US" w:eastAsia="id-ID"/>
        </w:rPr>
        <w:t>cara</w:t>
      </w:r>
      <w:proofErr w:type="gramEnd"/>
      <w:r w:rsidRPr="009318C6">
        <w:rPr>
          <w:rFonts w:ascii="Times New Roman" w:eastAsia="Times New Roman" w:hAnsi="Times New Roman" w:cs="Times New Roman"/>
          <w:sz w:val="24"/>
          <w:szCs w:val="24"/>
          <w:lang w:val="en-US" w:eastAsia="id-ID"/>
        </w:rPr>
        <w:t xml:space="preserve"> yang relevan dan menarik. </w:t>
      </w:r>
      <w:proofErr w:type="gramStart"/>
      <w:r w:rsidRPr="009318C6">
        <w:rPr>
          <w:rFonts w:ascii="Times New Roman" w:eastAsia="Times New Roman" w:hAnsi="Times New Roman" w:cs="Times New Roman"/>
          <w:sz w:val="24"/>
          <w:szCs w:val="24"/>
          <w:lang w:val="en-US" w:eastAsia="id-ID"/>
        </w:rPr>
        <w:t>Oleh karena itu, penting bagi orang tua dan komunitas gereja untuk berperan aktif dalam mendukung perkembangan spiritual mereka, baik melalui pendidikan iman yang kontekstual maupun dengan menciptakan lingkungan yang aman untuk berdiskusi dan bertanya.</w:t>
      </w:r>
      <w:proofErr w:type="gramEnd"/>
    </w:p>
    <w:p w14:paraId="772931C2" w14:textId="62F841F4" w:rsidR="009318C6" w:rsidRPr="009318C6" w:rsidRDefault="009318C6" w:rsidP="00233A72">
      <w:pPr>
        <w:spacing w:after="0"/>
        <w:ind w:firstLine="720"/>
        <w:jc w:val="both"/>
        <w:rPr>
          <w:rFonts w:ascii="Times New Roman" w:eastAsia="Times New Roman" w:hAnsi="Times New Roman" w:cs="Times New Roman"/>
          <w:sz w:val="24"/>
          <w:szCs w:val="24"/>
          <w:lang w:val="en-US" w:eastAsia="id-ID"/>
        </w:rPr>
      </w:pPr>
      <w:proofErr w:type="gramStart"/>
      <w:r w:rsidRPr="009318C6">
        <w:rPr>
          <w:rFonts w:ascii="Times New Roman" w:eastAsia="Times New Roman" w:hAnsi="Times New Roman" w:cs="Times New Roman"/>
          <w:sz w:val="24"/>
          <w:szCs w:val="24"/>
          <w:lang w:val="en-US" w:eastAsia="id-ID"/>
        </w:rPr>
        <w:t>Kajian terhadap generasi Alpha telah banyak diteliti, diantaranya ialah.</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 xml:space="preserve">Jeane M Tulung dan dkk (2022), Pola pendidikan karakter Kristiani era </w:t>
      </w:r>
      <w:r w:rsidRPr="009318C6">
        <w:rPr>
          <w:rFonts w:ascii="Times New Roman" w:eastAsia="Times New Roman" w:hAnsi="Times New Roman" w:cs="Times New Roman"/>
          <w:i/>
          <w:sz w:val="24"/>
          <w:szCs w:val="24"/>
          <w:lang w:val="en-US" w:eastAsia="id-ID"/>
        </w:rPr>
        <w:t>new normal</w:t>
      </w:r>
      <w:r w:rsidRPr="009318C6">
        <w:rPr>
          <w:rFonts w:ascii="Times New Roman" w:eastAsia="Times New Roman" w:hAnsi="Times New Roman" w:cs="Times New Roman"/>
          <w:sz w:val="24"/>
          <w:szCs w:val="24"/>
          <w:lang w:val="en-US" w:eastAsia="id-ID"/>
        </w:rPr>
        <w:t xml:space="preserve"> pada generasi alfa.</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Penelitian ini menggunakan pendekatan kualitatif, dan bersifat deskriptif.</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Hasil penelitian, pola pendidikan karakter yaitu dalam bentuk pembimbingan, pendampingan, perat</w:t>
      </w:r>
      <w:r w:rsidR="00EF769F">
        <w:rPr>
          <w:rFonts w:ascii="Times New Roman" w:eastAsia="Times New Roman" w:hAnsi="Times New Roman" w:cs="Times New Roman"/>
          <w:sz w:val="24"/>
          <w:szCs w:val="24"/>
          <w:lang w:val="en-US" w:eastAsia="id-ID"/>
        </w:rPr>
        <w:t xml:space="preserve">uran, </w:t>
      </w:r>
      <w:r w:rsidR="00EF769F">
        <w:rPr>
          <w:rFonts w:ascii="Times New Roman" w:eastAsia="Times New Roman" w:hAnsi="Times New Roman" w:cs="Times New Roman"/>
          <w:sz w:val="24"/>
          <w:szCs w:val="24"/>
          <w:lang w:val="en-US" w:eastAsia="id-ID"/>
        </w:rPr>
        <w:lastRenderedPageBreak/>
        <w:t>motivasi, dan keteladanan.</w:t>
      </w:r>
      <w:proofErr w:type="gramEnd"/>
      <w:r w:rsidR="00803A12">
        <w:rPr>
          <w:rStyle w:val="FootnoteReference"/>
          <w:rFonts w:ascii="Times New Roman" w:eastAsia="Times New Roman" w:hAnsi="Times New Roman" w:cs="Times New Roman"/>
          <w:sz w:val="24"/>
          <w:szCs w:val="24"/>
          <w:lang w:val="en-US" w:eastAsia="id-ID"/>
        </w:rPr>
        <w:footnoteReference w:id="10"/>
      </w:r>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Kemudian, Dewi Lidya Sidabutar dan Didimus Sutanto (2024).</w:t>
      </w:r>
      <w:proofErr w:type="gramEnd"/>
      <w:r w:rsidRPr="009318C6">
        <w:rPr>
          <w:rFonts w:ascii="Times New Roman" w:eastAsia="Times New Roman" w:hAnsi="Times New Roman" w:cs="Times New Roman"/>
          <w:sz w:val="24"/>
          <w:szCs w:val="24"/>
          <w:lang w:val="en-US" w:eastAsia="id-ID"/>
        </w:rPr>
        <w:t xml:space="preserve"> Mengkaji, Digital </w:t>
      </w:r>
      <w:r w:rsidRPr="009318C6">
        <w:rPr>
          <w:rFonts w:ascii="Times New Roman" w:eastAsia="Times New Roman" w:hAnsi="Times New Roman" w:cs="Times New Roman"/>
          <w:i/>
          <w:sz w:val="24"/>
          <w:szCs w:val="24"/>
          <w:lang w:val="en-US" w:eastAsia="id-ID"/>
        </w:rPr>
        <w:t>storytelling</w:t>
      </w:r>
      <w:r w:rsidRPr="009318C6">
        <w:rPr>
          <w:rFonts w:ascii="Times New Roman" w:eastAsia="Times New Roman" w:hAnsi="Times New Roman" w:cs="Times New Roman"/>
          <w:sz w:val="24"/>
          <w:szCs w:val="24"/>
          <w:lang w:val="en-US" w:eastAsia="id-ID"/>
        </w:rPr>
        <w:t xml:space="preserve">: menstimulasi minat spiritualitas pada anak generasi alfa di era posdigital. </w:t>
      </w:r>
      <w:proofErr w:type="gramStart"/>
      <w:r w:rsidRPr="009318C6">
        <w:rPr>
          <w:rFonts w:ascii="Times New Roman" w:eastAsia="Times New Roman" w:hAnsi="Times New Roman" w:cs="Times New Roman"/>
          <w:sz w:val="24"/>
          <w:szCs w:val="24"/>
          <w:lang w:val="en-US" w:eastAsia="id-ID"/>
        </w:rPr>
        <w:t>Artikel ini menggunakan pendekatan kualitatif dengan metode studi pustaka.</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 xml:space="preserve">Tujuan artikel ini menawarkan penggunaan </w:t>
      </w:r>
      <w:r w:rsidRPr="009318C6">
        <w:rPr>
          <w:rFonts w:ascii="Times New Roman" w:eastAsia="Times New Roman" w:hAnsi="Times New Roman" w:cs="Times New Roman"/>
          <w:i/>
          <w:sz w:val="24"/>
          <w:szCs w:val="24"/>
          <w:lang w:val="en-US" w:eastAsia="id-ID"/>
        </w:rPr>
        <w:t>storytelling</w:t>
      </w:r>
      <w:r w:rsidRPr="009318C6">
        <w:rPr>
          <w:rFonts w:ascii="Times New Roman" w:eastAsia="Times New Roman" w:hAnsi="Times New Roman" w:cs="Times New Roman"/>
          <w:sz w:val="24"/>
          <w:szCs w:val="24"/>
          <w:lang w:val="en-US" w:eastAsia="id-ID"/>
        </w:rPr>
        <w:t xml:space="preserve"> berbasis digital guna membangun dan mengembangkan minat spiritualitas anak generasi alfa.</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Hasil penelitian memperlihatkan kekuatan storytelling dalam meningkatkan kemam-puan anak generasi Alfa.</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 xml:space="preserve">Kesimpulan, spiritualitas gene-rasi Alfa dimulai dari minat spiritualitas itu sendiri, yang dapat distimul-asi melalaui digital </w:t>
      </w:r>
      <w:r w:rsidRPr="009318C6">
        <w:rPr>
          <w:rFonts w:ascii="Times New Roman" w:eastAsia="Times New Roman" w:hAnsi="Times New Roman" w:cs="Times New Roman"/>
          <w:i/>
          <w:sz w:val="24"/>
          <w:szCs w:val="24"/>
          <w:lang w:val="en-US" w:eastAsia="id-ID"/>
        </w:rPr>
        <w:t>storytelling</w:t>
      </w:r>
      <w:r w:rsidR="00EF769F">
        <w:rPr>
          <w:rFonts w:ascii="Times New Roman" w:eastAsia="Times New Roman" w:hAnsi="Times New Roman" w:cs="Times New Roman"/>
          <w:sz w:val="24"/>
          <w:szCs w:val="24"/>
          <w:lang w:val="en-US" w:eastAsia="id-ID"/>
        </w:rPr>
        <w:t>.</w:t>
      </w:r>
      <w:proofErr w:type="gramEnd"/>
      <w:r w:rsidR="00803A12">
        <w:rPr>
          <w:rStyle w:val="FootnoteReference"/>
          <w:rFonts w:ascii="Times New Roman" w:eastAsia="Times New Roman" w:hAnsi="Times New Roman" w:cs="Times New Roman"/>
          <w:sz w:val="24"/>
          <w:szCs w:val="24"/>
          <w:lang w:val="en-US" w:eastAsia="id-ID"/>
        </w:rPr>
        <w:footnoteReference w:id="11"/>
      </w:r>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Lavandya (2024) berfokus pada sinergi keluarga dan gereja dalam membentuk generasi alfa yang multitalent, multitasking d</w:t>
      </w:r>
      <w:r w:rsidR="00EF769F">
        <w:rPr>
          <w:rFonts w:ascii="Times New Roman" w:eastAsia="Times New Roman" w:hAnsi="Times New Roman" w:cs="Times New Roman"/>
          <w:sz w:val="24"/>
          <w:szCs w:val="24"/>
          <w:lang w:val="en-US" w:eastAsia="id-ID"/>
        </w:rPr>
        <w:t>am humanis.</w:t>
      </w:r>
      <w:proofErr w:type="gramEnd"/>
      <w:r w:rsidR="00803A12">
        <w:rPr>
          <w:rStyle w:val="FootnoteReference"/>
          <w:rFonts w:ascii="Times New Roman" w:eastAsia="Times New Roman" w:hAnsi="Times New Roman" w:cs="Times New Roman"/>
          <w:sz w:val="24"/>
          <w:szCs w:val="24"/>
          <w:lang w:val="en-US" w:eastAsia="id-ID"/>
        </w:rPr>
        <w:footnoteReference w:id="12"/>
      </w:r>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Sementara, Friska dan dkk (2024) menganalisis tantangan dan peluang pendidikan Ag</w:t>
      </w:r>
      <w:r w:rsidR="00EF769F">
        <w:rPr>
          <w:rFonts w:ascii="Times New Roman" w:eastAsia="Times New Roman" w:hAnsi="Times New Roman" w:cs="Times New Roman"/>
          <w:sz w:val="24"/>
          <w:szCs w:val="24"/>
          <w:lang w:val="en-US" w:eastAsia="id-ID"/>
        </w:rPr>
        <w:t>ama Kristen bagi generasi alpha.</w:t>
      </w:r>
      <w:proofErr w:type="gramEnd"/>
      <w:r w:rsidR="00803A12">
        <w:rPr>
          <w:rStyle w:val="FootnoteReference"/>
          <w:rFonts w:ascii="Times New Roman" w:eastAsia="Times New Roman" w:hAnsi="Times New Roman" w:cs="Times New Roman"/>
          <w:sz w:val="24"/>
          <w:szCs w:val="24"/>
          <w:lang w:val="en-US" w:eastAsia="id-ID"/>
        </w:rPr>
        <w:footnoteReference w:id="13"/>
      </w:r>
    </w:p>
    <w:p w14:paraId="0266E321" w14:textId="77777777" w:rsidR="009318C6" w:rsidRPr="009318C6" w:rsidRDefault="009318C6" w:rsidP="00233A72">
      <w:pPr>
        <w:spacing w:after="0"/>
        <w:ind w:firstLine="720"/>
        <w:jc w:val="both"/>
        <w:rPr>
          <w:rFonts w:ascii="Times New Roman" w:eastAsia="Times New Roman" w:hAnsi="Times New Roman" w:cs="Times New Roman"/>
          <w:sz w:val="24"/>
          <w:szCs w:val="24"/>
          <w:lang w:val="en-US" w:eastAsia="id-ID"/>
        </w:rPr>
      </w:pPr>
      <w:r w:rsidRPr="009318C6">
        <w:rPr>
          <w:rFonts w:ascii="Times New Roman" w:eastAsia="Times New Roman" w:hAnsi="Times New Roman" w:cs="Times New Roman"/>
          <w:sz w:val="24"/>
          <w:szCs w:val="24"/>
          <w:lang w:val="en-US" w:eastAsia="id-ID"/>
        </w:rPr>
        <w:t xml:space="preserve">Topik kajian penelitian peneliti ialah Tantangan dan Harapan: Menghadapi Masalah Generasi Alpha Kristen di Era Digital, dengan pendekatan kualitatif dan menggunakan metode kajian pustaka. </w:t>
      </w:r>
      <w:proofErr w:type="gramStart"/>
      <w:r w:rsidRPr="009318C6">
        <w:rPr>
          <w:rFonts w:ascii="Times New Roman" w:eastAsia="Times New Roman" w:hAnsi="Times New Roman" w:cs="Times New Roman"/>
          <w:sz w:val="24"/>
          <w:szCs w:val="24"/>
          <w:lang w:val="en-US" w:eastAsia="id-ID"/>
        </w:rPr>
        <w:t>Kajian ini bertujuan untuk mengeksplorasi tantangan yang dihadapi oleh generasi alpha Kristen dan memberikan rekomendasi praktis untuk orang tua, pendidik, dan pemimpin gereja.</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Dengan pemahaman yang lebih mendalam tentang dinamika ini, diharapkan generasi alpha dapat tumbuh dengan iman yang kuat dan relevan, serta siap menghadapi tantangan dalam konteks zaman modern.</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Sehingga hal inilah yang menjadi keunikan kajian peneliti dengan beberapa kajian para peneliti sebelumnya, yang telah peneliti uraikan diatas.</w:t>
      </w:r>
      <w:proofErr w:type="gramEnd"/>
    </w:p>
    <w:p w14:paraId="7CDB5619" w14:textId="77777777" w:rsidR="00B43F7F" w:rsidRDefault="00B43F7F" w:rsidP="00233A72">
      <w:pPr>
        <w:spacing w:after="0" w:line="300" w:lineRule="auto"/>
        <w:jc w:val="both"/>
        <w:rPr>
          <w:rFonts w:ascii="Times New Roman" w:eastAsia="Times New Roman" w:hAnsi="Times New Roman" w:cs="Times New Roman"/>
          <w:sz w:val="24"/>
          <w:szCs w:val="24"/>
          <w:lang w:val="en-US" w:eastAsia="id-ID"/>
        </w:rPr>
      </w:pPr>
    </w:p>
    <w:p w14:paraId="0582F712" w14:textId="0F642155" w:rsidR="00B43F7F" w:rsidRPr="00B43F7F" w:rsidRDefault="00B43F7F" w:rsidP="00B43F7F">
      <w:pPr>
        <w:pStyle w:val="NoSpacing"/>
        <w:spacing w:line="300" w:lineRule="auto"/>
        <w:jc w:val="both"/>
        <w:rPr>
          <w:rFonts w:ascii="Times New Roman" w:hAnsi="Times New Roman" w:cs="Times New Roman"/>
          <w:b/>
          <w:color w:val="000000"/>
          <w:sz w:val="24"/>
          <w:szCs w:val="24"/>
          <w:lang w:val="en-US"/>
        </w:rPr>
      </w:pPr>
      <w:r w:rsidRPr="00B43F7F">
        <w:rPr>
          <w:rFonts w:ascii="Times New Roman" w:eastAsia="Times New Roman" w:hAnsi="Times New Roman" w:cs="Times New Roman"/>
          <w:b/>
          <w:sz w:val="24"/>
          <w:szCs w:val="24"/>
          <w:lang w:val="en-US" w:eastAsia="id-ID"/>
        </w:rPr>
        <w:t>RUMUSAN MASALAH</w:t>
      </w:r>
    </w:p>
    <w:p w14:paraId="0C4D15EE" w14:textId="4EF46CDB" w:rsidR="00B43F7F" w:rsidRPr="00B43F7F" w:rsidRDefault="00B43F7F" w:rsidP="00A82CCE">
      <w:pPr>
        <w:spacing w:after="0"/>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b/>
          <w:sz w:val="24"/>
          <w:szCs w:val="24"/>
          <w:lang w:val="en-US" w:eastAsia="id-ID"/>
        </w:rPr>
        <w:tab/>
      </w:r>
      <w:r w:rsidR="000C0ECF">
        <w:rPr>
          <w:rFonts w:ascii="Times New Roman" w:eastAsia="Times New Roman" w:hAnsi="Times New Roman" w:cs="Times New Roman"/>
          <w:sz w:val="24"/>
          <w:szCs w:val="24"/>
          <w:lang w:val="en-US" w:eastAsia="id-ID"/>
        </w:rPr>
        <w:t xml:space="preserve">Rumusan masalah penelitian ini ialah: Pertama, </w:t>
      </w:r>
      <w:proofErr w:type="gramStart"/>
      <w:r w:rsidR="006C474E">
        <w:rPr>
          <w:rFonts w:ascii="Times New Roman" w:eastAsia="Times New Roman" w:hAnsi="Times New Roman" w:cs="Times New Roman"/>
          <w:sz w:val="24"/>
          <w:szCs w:val="24"/>
          <w:lang w:val="en-US" w:eastAsia="id-ID"/>
        </w:rPr>
        <w:t>a</w:t>
      </w:r>
      <w:r w:rsidR="000C0ECF" w:rsidRPr="000C0ECF">
        <w:rPr>
          <w:rFonts w:ascii="Times New Roman" w:eastAsia="Times New Roman" w:hAnsi="Times New Roman" w:cs="Times New Roman"/>
          <w:sz w:val="24"/>
          <w:szCs w:val="24"/>
          <w:lang w:val="en-US" w:eastAsia="id-ID"/>
        </w:rPr>
        <w:t>pa</w:t>
      </w:r>
      <w:proofErr w:type="gramEnd"/>
      <w:r w:rsidR="000C0ECF" w:rsidRPr="000C0ECF">
        <w:rPr>
          <w:rFonts w:ascii="Times New Roman" w:eastAsia="Times New Roman" w:hAnsi="Times New Roman" w:cs="Times New Roman"/>
          <w:sz w:val="24"/>
          <w:szCs w:val="24"/>
          <w:lang w:val="en-US" w:eastAsia="id-ID"/>
        </w:rPr>
        <w:t xml:space="preserve"> saja tantangan yang dihadapi oleh generas</w:t>
      </w:r>
      <w:r w:rsidR="000C0ECF">
        <w:rPr>
          <w:rFonts w:ascii="Times New Roman" w:eastAsia="Times New Roman" w:hAnsi="Times New Roman" w:cs="Times New Roman"/>
          <w:sz w:val="24"/>
          <w:szCs w:val="24"/>
          <w:lang w:val="en-US" w:eastAsia="id-ID"/>
        </w:rPr>
        <w:t>i Alpha Kristen di era digital</w:t>
      </w:r>
      <w:r w:rsidR="000C0ECF" w:rsidRPr="000C0ECF">
        <w:rPr>
          <w:rFonts w:ascii="Times New Roman" w:eastAsia="Times New Roman" w:hAnsi="Times New Roman" w:cs="Times New Roman"/>
          <w:sz w:val="24"/>
          <w:szCs w:val="24"/>
          <w:lang w:val="en-US" w:eastAsia="id-ID"/>
        </w:rPr>
        <w:t xml:space="preserve"> </w:t>
      </w:r>
      <w:r w:rsidR="000C0ECF">
        <w:rPr>
          <w:rFonts w:ascii="Times New Roman" w:eastAsia="Times New Roman" w:hAnsi="Times New Roman" w:cs="Times New Roman"/>
          <w:sz w:val="24"/>
          <w:szCs w:val="24"/>
          <w:lang w:val="en-US" w:eastAsia="id-ID"/>
        </w:rPr>
        <w:t xml:space="preserve">dan </w:t>
      </w:r>
      <w:r w:rsidR="000C0ECF" w:rsidRPr="000C0ECF">
        <w:rPr>
          <w:rFonts w:ascii="Times New Roman" w:eastAsia="Times New Roman" w:hAnsi="Times New Roman" w:cs="Times New Roman"/>
          <w:sz w:val="24"/>
          <w:szCs w:val="24"/>
          <w:lang w:val="en-US" w:eastAsia="id-ID"/>
        </w:rPr>
        <w:t xml:space="preserve">pengaruh teknologi </w:t>
      </w:r>
      <w:r w:rsidR="000C0ECF">
        <w:rPr>
          <w:rFonts w:ascii="Times New Roman" w:eastAsia="Times New Roman" w:hAnsi="Times New Roman" w:cs="Times New Roman"/>
          <w:sz w:val="24"/>
          <w:szCs w:val="24"/>
          <w:lang w:val="en-US" w:eastAsia="id-ID"/>
        </w:rPr>
        <w:t xml:space="preserve">serta </w:t>
      </w:r>
      <w:r w:rsidR="000C0ECF" w:rsidRPr="000C0ECF">
        <w:rPr>
          <w:rFonts w:ascii="Times New Roman" w:eastAsia="Times New Roman" w:hAnsi="Times New Roman" w:cs="Times New Roman"/>
          <w:sz w:val="24"/>
          <w:szCs w:val="24"/>
          <w:lang w:val="en-US" w:eastAsia="id-ID"/>
        </w:rPr>
        <w:t>media sosial ter</w:t>
      </w:r>
      <w:r w:rsidR="000C0ECF">
        <w:rPr>
          <w:rFonts w:ascii="Times New Roman" w:eastAsia="Times New Roman" w:hAnsi="Times New Roman" w:cs="Times New Roman"/>
          <w:sz w:val="24"/>
          <w:szCs w:val="24"/>
          <w:lang w:val="en-US" w:eastAsia="id-ID"/>
        </w:rPr>
        <w:t xml:space="preserve">hadap iman mereka? </w:t>
      </w:r>
      <w:proofErr w:type="gramStart"/>
      <w:r w:rsidR="000C0ECF">
        <w:rPr>
          <w:rFonts w:ascii="Times New Roman" w:eastAsia="Times New Roman" w:hAnsi="Times New Roman" w:cs="Times New Roman"/>
          <w:sz w:val="24"/>
          <w:szCs w:val="24"/>
          <w:lang w:val="en-US" w:eastAsia="id-ID"/>
        </w:rPr>
        <w:t xml:space="preserve">Kedua, </w:t>
      </w:r>
      <w:r w:rsidR="006C474E">
        <w:rPr>
          <w:rFonts w:ascii="Times New Roman" w:eastAsia="Times New Roman" w:hAnsi="Times New Roman" w:cs="Times New Roman"/>
          <w:sz w:val="24"/>
          <w:szCs w:val="24"/>
          <w:lang w:val="en-US" w:eastAsia="id-ID"/>
        </w:rPr>
        <w:t>b</w:t>
      </w:r>
      <w:r w:rsidR="000C0ECF" w:rsidRPr="000C0ECF">
        <w:rPr>
          <w:rFonts w:ascii="Times New Roman" w:eastAsia="Times New Roman" w:hAnsi="Times New Roman" w:cs="Times New Roman"/>
          <w:sz w:val="24"/>
          <w:szCs w:val="24"/>
          <w:lang w:val="en-US" w:eastAsia="id-ID"/>
        </w:rPr>
        <w:t>agaimana harapan generasi Alpha</w:t>
      </w:r>
      <w:r w:rsidR="000C0ECF">
        <w:rPr>
          <w:rFonts w:ascii="Times New Roman" w:eastAsia="Times New Roman" w:hAnsi="Times New Roman" w:cs="Times New Roman"/>
          <w:sz w:val="24"/>
          <w:szCs w:val="24"/>
          <w:lang w:val="en-US" w:eastAsia="id-ID"/>
        </w:rPr>
        <w:t xml:space="preserve"> Kristen di Era digital?</w:t>
      </w:r>
      <w:proofErr w:type="gramEnd"/>
      <w:r w:rsidR="000C0ECF">
        <w:rPr>
          <w:rFonts w:ascii="Times New Roman" w:eastAsia="Times New Roman" w:hAnsi="Times New Roman" w:cs="Times New Roman"/>
          <w:sz w:val="24"/>
          <w:szCs w:val="24"/>
          <w:lang w:val="en-US" w:eastAsia="id-ID"/>
        </w:rPr>
        <w:t xml:space="preserve"> Ketiga, </w:t>
      </w:r>
      <w:r w:rsidR="006C474E">
        <w:rPr>
          <w:rFonts w:ascii="Times New Roman" w:eastAsia="Times New Roman" w:hAnsi="Times New Roman" w:cs="Times New Roman"/>
          <w:sz w:val="24"/>
          <w:szCs w:val="24"/>
          <w:lang w:val="en-US" w:eastAsia="id-ID"/>
        </w:rPr>
        <w:t>s</w:t>
      </w:r>
      <w:r w:rsidR="000C0ECF" w:rsidRPr="000C0ECF">
        <w:rPr>
          <w:rFonts w:ascii="Times New Roman" w:eastAsia="Times New Roman" w:hAnsi="Times New Roman" w:cs="Times New Roman"/>
          <w:sz w:val="24"/>
          <w:szCs w:val="24"/>
          <w:lang w:val="en-US" w:eastAsia="id-ID"/>
        </w:rPr>
        <w:t xml:space="preserve">trategi </w:t>
      </w:r>
      <w:proofErr w:type="gramStart"/>
      <w:r w:rsidR="000C0ECF" w:rsidRPr="000C0ECF">
        <w:rPr>
          <w:rFonts w:ascii="Times New Roman" w:eastAsia="Times New Roman" w:hAnsi="Times New Roman" w:cs="Times New Roman"/>
          <w:sz w:val="24"/>
          <w:szCs w:val="24"/>
          <w:lang w:val="en-US" w:eastAsia="id-ID"/>
        </w:rPr>
        <w:t>apa</w:t>
      </w:r>
      <w:proofErr w:type="gramEnd"/>
      <w:r w:rsidR="000C0ECF" w:rsidRPr="000C0ECF">
        <w:rPr>
          <w:rFonts w:ascii="Times New Roman" w:eastAsia="Times New Roman" w:hAnsi="Times New Roman" w:cs="Times New Roman"/>
          <w:sz w:val="24"/>
          <w:szCs w:val="24"/>
          <w:lang w:val="en-US" w:eastAsia="id-ID"/>
        </w:rPr>
        <w:t xml:space="preserve"> yang dapat diterapkan untuk membangun iman yang kuat dan relevan di kalangan generasi Alpha?</w:t>
      </w:r>
      <w:r w:rsidR="000C0ECF">
        <w:rPr>
          <w:rFonts w:ascii="Times New Roman" w:eastAsia="Times New Roman" w:hAnsi="Times New Roman" w:cs="Times New Roman"/>
          <w:sz w:val="24"/>
          <w:szCs w:val="24"/>
          <w:lang w:val="en-US" w:eastAsia="id-ID"/>
        </w:rPr>
        <w:t xml:space="preserve"> </w:t>
      </w:r>
      <w:proofErr w:type="gramStart"/>
      <w:r w:rsidR="0069246F">
        <w:rPr>
          <w:rFonts w:ascii="Times New Roman" w:eastAsia="Times New Roman" w:hAnsi="Times New Roman" w:cs="Times New Roman"/>
          <w:sz w:val="24"/>
          <w:szCs w:val="24"/>
          <w:lang w:val="en-US" w:eastAsia="id-ID"/>
        </w:rPr>
        <w:t>T</w:t>
      </w:r>
      <w:r w:rsidR="0069246F" w:rsidRPr="0069246F">
        <w:rPr>
          <w:rFonts w:ascii="Times New Roman" w:eastAsia="Times New Roman" w:hAnsi="Times New Roman" w:cs="Times New Roman"/>
          <w:sz w:val="24"/>
          <w:szCs w:val="24"/>
          <w:lang w:val="en-US" w:eastAsia="id-ID"/>
        </w:rPr>
        <w:t xml:space="preserve">ujuan </w:t>
      </w:r>
      <w:r w:rsidR="0069246F">
        <w:rPr>
          <w:rFonts w:ascii="Times New Roman" w:eastAsia="Times New Roman" w:hAnsi="Times New Roman" w:cs="Times New Roman"/>
          <w:sz w:val="24"/>
          <w:szCs w:val="24"/>
          <w:lang w:val="en-US" w:eastAsia="id-ID"/>
        </w:rPr>
        <w:t xml:space="preserve">penelitian ini </w:t>
      </w:r>
      <w:r w:rsidR="0069246F" w:rsidRPr="0069246F">
        <w:rPr>
          <w:rFonts w:ascii="Times New Roman" w:eastAsia="Times New Roman" w:hAnsi="Times New Roman" w:cs="Times New Roman"/>
          <w:sz w:val="24"/>
          <w:szCs w:val="24"/>
          <w:lang w:val="en-US" w:eastAsia="id-ID"/>
        </w:rPr>
        <w:t>untuk mengeksplorasi tantangan yang dihadapi oleh generasi alpha Kristen dan memberikan rekomendasi praktis untuk orang tua, pendidik, dan pemimpin gereja.</w:t>
      </w:r>
      <w:proofErr w:type="gramEnd"/>
      <w:r w:rsidR="00483488">
        <w:rPr>
          <w:rFonts w:ascii="Times New Roman" w:eastAsia="Times New Roman" w:hAnsi="Times New Roman" w:cs="Times New Roman"/>
          <w:sz w:val="24"/>
          <w:szCs w:val="24"/>
          <w:lang w:val="en-US" w:eastAsia="id-ID"/>
        </w:rPr>
        <w:t xml:space="preserve"> </w:t>
      </w:r>
      <w:r w:rsidR="00483488" w:rsidRPr="00483488">
        <w:rPr>
          <w:rFonts w:ascii="Times New Roman" w:eastAsia="Times New Roman" w:hAnsi="Times New Roman" w:cs="Times New Roman"/>
          <w:sz w:val="24"/>
          <w:szCs w:val="24"/>
          <w:lang w:val="en-US" w:eastAsia="id-ID"/>
        </w:rPr>
        <w:t>Manfaat Penelitian</w:t>
      </w:r>
      <w:r w:rsidR="00483488">
        <w:rPr>
          <w:rFonts w:ascii="Times New Roman" w:eastAsia="Times New Roman" w:hAnsi="Times New Roman" w:cs="Times New Roman"/>
          <w:sz w:val="24"/>
          <w:szCs w:val="24"/>
          <w:lang w:val="en-US" w:eastAsia="id-ID"/>
        </w:rPr>
        <w:t xml:space="preserve">. </w:t>
      </w:r>
      <w:proofErr w:type="gramStart"/>
      <w:r w:rsidR="00483488">
        <w:rPr>
          <w:rFonts w:ascii="Times New Roman" w:eastAsia="Times New Roman" w:hAnsi="Times New Roman" w:cs="Times New Roman"/>
          <w:sz w:val="24"/>
          <w:szCs w:val="24"/>
          <w:lang w:val="en-US" w:eastAsia="id-ID"/>
        </w:rPr>
        <w:t>Pertam</w:t>
      </w:r>
      <w:r w:rsidR="00D2327A">
        <w:rPr>
          <w:rFonts w:ascii="Times New Roman" w:eastAsia="Times New Roman" w:hAnsi="Times New Roman" w:cs="Times New Roman"/>
          <w:sz w:val="24"/>
          <w:szCs w:val="24"/>
          <w:lang w:val="en-US" w:eastAsia="id-ID"/>
        </w:rPr>
        <w:t>a</w:t>
      </w:r>
      <w:r w:rsidR="00483488">
        <w:rPr>
          <w:rFonts w:ascii="Times New Roman" w:eastAsia="Times New Roman" w:hAnsi="Times New Roman" w:cs="Times New Roman"/>
          <w:sz w:val="24"/>
          <w:szCs w:val="24"/>
          <w:lang w:val="en-US" w:eastAsia="id-ID"/>
        </w:rPr>
        <w:t>, Pemahaman yang Mendalam.</w:t>
      </w:r>
      <w:proofErr w:type="gramEnd"/>
      <w:r w:rsidR="00483488">
        <w:rPr>
          <w:rFonts w:ascii="Times New Roman" w:eastAsia="Times New Roman" w:hAnsi="Times New Roman" w:cs="Times New Roman"/>
          <w:sz w:val="24"/>
          <w:szCs w:val="24"/>
          <w:lang w:val="en-US" w:eastAsia="id-ID"/>
        </w:rPr>
        <w:t xml:space="preserve"> </w:t>
      </w:r>
      <w:proofErr w:type="gramStart"/>
      <w:r w:rsidR="00483488" w:rsidRPr="00483488">
        <w:rPr>
          <w:rFonts w:ascii="Times New Roman" w:eastAsia="Times New Roman" w:hAnsi="Times New Roman" w:cs="Times New Roman"/>
          <w:sz w:val="24"/>
          <w:szCs w:val="24"/>
          <w:lang w:val="en-US" w:eastAsia="id-ID"/>
        </w:rPr>
        <w:t xml:space="preserve">Penelitian ini memberikan wawasan tentang tantangan </w:t>
      </w:r>
      <w:r w:rsidR="00DB074B">
        <w:rPr>
          <w:rFonts w:ascii="Times New Roman" w:eastAsia="Times New Roman" w:hAnsi="Times New Roman" w:cs="Times New Roman"/>
          <w:sz w:val="24"/>
          <w:szCs w:val="24"/>
          <w:lang w:val="en-US" w:eastAsia="id-ID"/>
        </w:rPr>
        <w:t>yang dihadapi oleh generasi a</w:t>
      </w:r>
      <w:r w:rsidR="00483488" w:rsidRPr="00483488">
        <w:rPr>
          <w:rFonts w:ascii="Times New Roman" w:eastAsia="Times New Roman" w:hAnsi="Times New Roman" w:cs="Times New Roman"/>
          <w:sz w:val="24"/>
          <w:szCs w:val="24"/>
          <w:lang w:val="en-US" w:eastAsia="id-ID"/>
        </w:rPr>
        <w:t>lpha</w:t>
      </w:r>
      <w:r w:rsidR="00483488">
        <w:rPr>
          <w:rFonts w:ascii="Times New Roman" w:eastAsia="Times New Roman" w:hAnsi="Times New Roman" w:cs="Times New Roman"/>
          <w:sz w:val="24"/>
          <w:szCs w:val="24"/>
          <w:lang w:val="en-US" w:eastAsia="id-ID"/>
        </w:rPr>
        <w:t xml:space="preserve"> Kristen dalam konteks digital.</w:t>
      </w:r>
      <w:proofErr w:type="gramEnd"/>
      <w:r w:rsidR="00483488">
        <w:rPr>
          <w:rFonts w:ascii="Times New Roman" w:eastAsia="Times New Roman" w:hAnsi="Times New Roman" w:cs="Times New Roman"/>
          <w:sz w:val="24"/>
          <w:szCs w:val="24"/>
          <w:lang w:val="en-US" w:eastAsia="id-ID"/>
        </w:rPr>
        <w:t xml:space="preserve"> Kedua, Rekomendasi Praktis. </w:t>
      </w:r>
      <w:r w:rsidR="00483488" w:rsidRPr="00483488">
        <w:rPr>
          <w:rFonts w:ascii="Times New Roman" w:eastAsia="Times New Roman" w:hAnsi="Times New Roman" w:cs="Times New Roman"/>
          <w:sz w:val="24"/>
          <w:szCs w:val="24"/>
          <w:lang w:val="en-US" w:eastAsia="id-ID"/>
        </w:rPr>
        <w:t xml:space="preserve">Hasil penelitian </w:t>
      </w:r>
      <w:proofErr w:type="gramStart"/>
      <w:r w:rsidR="00483488" w:rsidRPr="00483488">
        <w:rPr>
          <w:rFonts w:ascii="Times New Roman" w:eastAsia="Times New Roman" w:hAnsi="Times New Roman" w:cs="Times New Roman"/>
          <w:sz w:val="24"/>
          <w:szCs w:val="24"/>
          <w:lang w:val="en-US" w:eastAsia="id-ID"/>
        </w:rPr>
        <w:t>akan</w:t>
      </w:r>
      <w:proofErr w:type="gramEnd"/>
      <w:r w:rsidR="00483488" w:rsidRPr="00483488">
        <w:rPr>
          <w:rFonts w:ascii="Times New Roman" w:eastAsia="Times New Roman" w:hAnsi="Times New Roman" w:cs="Times New Roman"/>
          <w:sz w:val="24"/>
          <w:szCs w:val="24"/>
          <w:lang w:val="en-US" w:eastAsia="id-ID"/>
        </w:rPr>
        <w:t xml:space="preserve"> menyajikan strategi yang dapat diterapkan untuk mendukung generasi Alpha dalam membangun iman yang kuat dan relevan di era digital, memberikan panduan bagi orang tua dan pendidik.</w:t>
      </w:r>
      <w:r w:rsidR="00483488">
        <w:rPr>
          <w:rFonts w:ascii="Times New Roman" w:eastAsia="Times New Roman" w:hAnsi="Times New Roman" w:cs="Times New Roman"/>
          <w:sz w:val="24"/>
          <w:szCs w:val="24"/>
          <w:lang w:val="en-US" w:eastAsia="id-ID"/>
        </w:rPr>
        <w:t xml:space="preserve"> </w:t>
      </w:r>
      <w:proofErr w:type="gramStart"/>
      <w:r w:rsidR="00483488">
        <w:rPr>
          <w:rFonts w:ascii="Times New Roman" w:eastAsia="Times New Roman" w:hAnsi="Times New Roman" w:cs="Times New Roman"/>
          <w:sz w:val="24"/>
          <w:szCs w:val="24"/>
          <w:lang w:val="en-US" w:eastAsia="id-ID"/>
        </w:rPr>
        <w:t>Ketiga, Kontribusi terhadap Literatur.</w:t>
      </w:r>
      <w:proofErr w:type="gramEnd"/>
      <w:r w:rsidR="00483488">
        <w:rPr>
          <w:rFonts w:ascii="Times New Roman" w:eastAsia="Times New Roman" w:hAnsi="Times New Roman" w:cs="Times New Roman"/>
          <w:sz w:val="24"/>
          <w:szCs w:val="24"/>
          <w:lang w:val="en-US" w:eastAsia="id-ID"/>
        </w:rPr>
        <w:t xml:space="preserve"> </w:t>
      </w:r>
      <w:proofErr w:type="gramStart"/>
      <w:r w:rsidR="00483488" w:rsidRPr="00483488">
        <w:rPr>
          <w:rFonts w:ascii="Times New Roman" w:eastAsia="Times New Roman" w:hAnsi="Times New Roman" w:cs="Times New Roman"/>
          <w:sz w:val="24"/>
          <w:szCs w:val="24"/>
          <w:lang w:val="en-US" w:eastAsia="id-ID"/>
        </w:rPr>
        <w:t xml:space="preserve">Penelitian ini menambah referensi akademis dalam studi tentang generasi </w:t>
      </w:r>
      <w:r w:rsidR="00483488" w:rsidRPr="00483488">
        <w:rPr>
          <w:rFonts w:ascii="Times New Roman" w:eastAsia="Times New Roman" w:hAnsi="Times New Roman" w:cs="Times New Roman"/>
          <w:sz w:val="24"/>
          <w:szCs w:val="24"/>
          <w:lang w:val="en-US" w:eastAsia="id-ID"/>
        </w:rPr>
        <w:lastRenderedPageBreak/>
        <w:t>Alpha Kristen dan peran teknologi, serta memperkaya diskusi tentang adaptasi iman dalam konteks modern.</w:t>
      </w:r>
      <w:proofErr w:type="gramEnd"/>
      <w:r w:rsidR="00483488">
        <w:rPr>
          <w:rFonts w:ascii="Times New Roman" w:eastAsia="Times New Roman" w:hAnsi="Times New Roman" w:cs="Times New Roman"/>
          <w:sz w:val="24"/>
          <w:szCs w:val="24"/>
          <w:lang w:val="en-US" w:eastAsia="id-ID"/>
        </w:rPr>
        <w:t xml:space="preserve"> Keempat, </w:t>
      </w:r>
      <w:r w:rsidR="00483488" w:rsidRPr="00483488">
        <w:rPr>
          <w:rFonts w:ascii="Times New Roman" w:eastAsia="Times New Roman" w:hAnsi="Times New Roman" w:cs="Times New Roman"/>
          <w:sz w:val="24"/>
          <w:szCs w:val="24"/>
          <w:lang w:val="en-US" w:eastAsia="id-ID"/>
        </w:rPr>
        <w:t>Peningkatan Kesadaran: Meningkatkan kesadaran di kalangan komunitas gereja dan masyarakat tentang pentingnya mendukung generasi muda dalam menghadapi perubahan sosial dan teknologi yang cepat.</w:t>
      </w:r>
    </w:p>
    <w:p w14:paraId="044EFB45" w14:textId="77777777" w:rsidR="00B43F7F" w:rsidRPr="00B43F7F" w:rsidRDefault="00B43F7F" w:rsidP="00B43F7F">
      <w:pPr>
        <w:pStyle w:val="NoSpacing"/>
        <w:spacing w:line="300" w:lineRule="auto"/>
        <w:ind w:left="720"/>
        <w:jc w:val="both"/>
        <w:rPr>
          <w:rFonts w:ascii="Times New Roman" w:hAnsi="Times New Roman" w:cs="Times New Roman"/>
          <w:color w:val="000000"/>
          <w:sz w:val="24"/>
          <w:szCs w:val="24"/>
        </w:rPr>
      </w:pPr>
    </w:p>
    <w:p w14:paraId="650A3532" w14:textId="092E8F7B" w:rsidR="00B43F7F" w:rsidRPr="00B43F7F" w:rsidRDefault="00B8219D" w:rsidP="00B43F7F">
      <w:pPr>
        <w:pStyle w:val="NoSpacing"/>
        <w:spacing w:line="300" w:lineRule="auto"/>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METODE PENELITIAN</w:t>
      </w:r>
    </w:p>
    <w:p w14:paraId="529619AF" w14:textId="5C57CAC6" w:rsidR="009318C6" w:rsidRPr="009318C6" w:rsidRDefault="00B43F7F" w:rsidP="00AE3897">
      <w:pPr>
        <w:pStyle w:val="NoSpacing"/>
        <w:spacing w:line="276" w:lineRule="auto"/>
        <w:ind w:firstLine="709"/>
        <w:jc w:val="both"/>
        <w:rPr>
          <w:rFonts w:ascii="Times New Roman" w:hAnsi="Times New Roman" w:cs="Times New Roman"/>
          <w:color w:val="000000"/>
          <w:sz w:val="24"/>
          <w:szCs w:val="24"/>
          <w:lang w:val="en-US"/>
        </w:rPr>
      </w:pPr>
      <w:r w:rsidRPr="00B43F7F">
        <w:rPr>
          <w:rFonts w:ascii="Times New Roman" w:hAnsi="Times New Roman" w:cs="Times New Roman"/>
          <w:color w:val="000000"/>
          <w:sz w:val="24"/>
          <w:szCs w:val="24"/>
          <w:lang w:val="en-US"/>
        </w:rPr>
        <w:tab/>
      </w:r>
      <w:proofErr w:type="gramStart"/>
      <w:r w:rsidR="009318C6" w:rsidRPr="009318C6">
        <w:rPr>
          <w:rFonts w:ascii="Times New Roman" w:hAnsi="Times New Roman" w:cs="Times New Roman"/>
          <w:color w:val="000000"/>
          <w:sz w:val="24"/>
          <w:szCs w:val="24"/>
          <w:lang w:val="en-US"/>
        </w:rPr>
        <w:t>Penelitian ini menggunakan pendekatan kualitatif dengan pengumpulan data melalui wawancara mendalam dan survei terhadap orang tua, pendeta, dan anak-anak generasi alpha.</w:t>
      </w:r>
      <w:proofErr w:type="gramEnd"/>
      <w:r w:rsidR="009318C6" w:rsidRPr="009318C6">
        <w:rPr>
          <w:rFonts w:ascii="Times New Roman" w:hAnsi="Times New Roman" w:cs="Times New Roman"/>
          <w:color w:val="000000"/>
          <w:sz w:val="24"/>
          <w:szCs w:val="24"/>
          <w:lang w:val="en-US"/>
        </w:rPr>
        <w:t xml:space="preserve"> Tahapan penelitian ini ialah: Pertama, menguraikan tantangan yang dihadapi generasi alpha Kristen, serta tantangan spiritual yang dihadapi oleh generasi alpha Kristen, melalui wawancara dan membaca kajian literatur. Bagian ini peneliti </w:t>
      </w:r>
      <w:proofErr w:type="gramStart"/>
      <w:r w:rsidR="009318C6" w:rsidRPr="009318C6">
        <w:rPr>
          <w:rFonts w:ascii="Times New Roman" w:hAnsi="Times New Roman" w:cs="Times New Roman"/>
          <w:color w:val="000000"/>
          <w:sz w:val="24"/>
          <w:szCs w:val="24"/>
          <w:lang w:val="en-US"/>
        </w:rPr>
        <w:t>akan</w:t>
      </w:r>
      <w:proofErr w:type="gramEnd"/>
      <w:r w:rsidR="009318C6" w:rsidRPr="009318C6">
        <w:rPr>
          <w:rFonts w:ascii="Times New Roman" w:hAnsi="Times New Roman" w:cs="Times New Roman"/>
          <w:color w:val="000000"/>
          <w:sz w:val="24"/>
          <w:szCs w:val="24"/>
          <w:lang w:val="en-US"/>
        </w:rPr>
        <w:t xml:space="preserve"> menggunakan teknik wawancara dan membaca kajian literatur. </w:t>
      </w:r>
      <w:proofErr w:type="gramStart"/>
      <w:r w:rsidR="009318C6" w:rsidRPr="009318C6">
        <w:rPr>
          <w:rFonts w:ascii="Times New Roman" w:hAnsi="Times New Roman" w:cs="Times New Roman"/>
          <w:color w:val="000000"/>
          <w:sz w:val="24"/>
          <w:szCs w:val="24"/>
          <w:lang w:val="en-US"/>
        </w:rPr>
        <w:t>Kedua, memberikan solusi terhadap masalah yang dihadapi generasi alpha dalam kontek</w:t>
      </w:r>
      <w:r w:rsidR="003D65D5">
        <w:rPr>
          <w:rFonts w:ascii="Times New Roman" w:hAnsi="Times New Roman" w:cs="Times New Roman"/>
          <w:color w:val="000000"/>
          <w:sz w:val="24"/>
          <w:szCs w:val="24"/>
          <w:lang w:val="en-US"/>
        </w:rPr>
        <w:t>s</w:t>
      </w:r>
      <w:r w:rsidR="009318C6" w:rsidRPr="009318C6">
        <w:rPr>
          <w:rFonts w:ascii="Times New Roman" w:hAnsi="Times New Roman" w:cs="Times New Roman"/>
          <w:color w:val="000000"/>
          <w:sz w:val="24"/>
          <w:szCs w:val="24"/>
          <w:lang w:val="en-US"/>
        </w:rPr>
        <w:t xml:space="preserve"> era digital.</w:t>
      </w:r>
      <w:proofErr w:type="gramEnd"/>
    </w:p>
    <w:p w14:paraId="61185C5A" w14:textId="77777777" w:rsidR="00B43F7F" w:rsidRPr="00B43F7F" w:rsidRDefault="00B43F7F" w:rsidP="00B43F7F">
      <w:pPr>
        <w:pStyle w:val="NoSpacing"/>
        <w:spacing w:line="300" w:lineRule="auto"/>
        <w:jc w:val="both"/>
        <w:rPr>
          <w:rFonts w:ascii="Times New Roman" w:hAnsi="Times New Roman" w:cs="Times New Roman"/>
          <w:b/>
          <w:color w:val="000000"/>
          <w:sz w:val="24"/>
          <w:szCs w:val="24"/>
          <w:lang w:val="en-US"/>
        </w:rPr>
      </w:pPr>
    </w:p>
    <w:p w14:paraId="7E9BC78D" w14:textId="33DFAB1B" w:rsidR="00B43F7F" w:rsidRPr="00B43F7F" w:rsidRDefault="00B43F7F" w:rsidP="001A2FE5">
      <w:pPr>
        <w:pStyle w:val="NoSpacing"/>
        <w:spacing w:line="276" w:lineRule="auto"/>
        <w:jc w:val="both"/>
        <w:rPr>
          <w:rFonts w:ascii="Times New Roman" w:hAnsi="Times New Roman" w:cs="Times New Roman"/>
          <w:b/>
          <w:color w:val="000000"/>
          <w:sz w:val="24"/>
          <w:szCs w:val="24"/>
          <w:lang w:val="en-US"/>
        </w:rPr>
      </w:pPr>
      <w:r w:rsidRPr="00B43F7F">
        <w:rPr>
          <w:rFonts w:ascii="Times New Roman" w:hAnsi="Times New Roman" w:cs="Times New Roman"/>
          <w:b/>
          <w:color w:val="000000"/>
          <w:sz w:val="24"/>
          <w:szCs w:val="24"/>
          <w:lang w:val="en-US"/>
        </w:rPr>
        <w:t>HASIL</w:t>
      </w:r>
      <w:r w:rsidR="00427710">
        <w:rPr>
          <w:rFonts w:ascii="Times New Roman" w:hAnsi="Times New Roman" w:cs="Times New Roman"/>
          <w:b/>
          <w:color w:val="000000"/>
          <w:sz w:val="24"/>
          <w:szCs w:val="24"/>
          <w:lang w:val="en-US"/>
        </w:rPr>
        <w:t xml:space="preserve"> DAN PEMBAHASAN </w:t>
      </w:r>
    </w:p>
    <w:p w14:paraId="3E470C75" w14:textId="77777777" w:rsidR="009318C6" w:rsidRPr="009318C6" w:rsidRDefault="009318C6" w:rsidP="001A2FE5">
      <w:pPr>
        <w:pStyle w:val="NoSpacing"/>
        <w:spacing w:line="276" w:lineRule="auto"/>
        <w:rPr>
          <w:rFonts w:ascii="Times New Roman" w:eastAsia="Times New Roman" w:hAnsi="Times New Roman" w:cs="Times New Roman"/>
          <w:b/>
          <w:sz w:val="24"/>
          <w:szCs w:val="24"/>
          <w:lang w:val="en-US" w:eastAsia="id-ID"/>
        </w:rPr>
      </w:pPr>
      <w:r w:rsidRPr="009318C6">
        <w:rPr>
          <w:rFonts w:ascii="Times New Roman" w:eastAsia="Times New Roman" w:hAnsi="Times New Roman" w:cs="Times New Roman"/>
          <w:b/>
          <w:sz w:val="24"/>
          <w:szCs w:val="24"/>
          <w:lang w:val="en-US" w:eastAsia="id-ID"/>
        </w:rPr>
        <w:t>Tantangan Generasi Alpha</w:t>
      </w:r>
    </w:p>
    <w:p w14:paraId="46B5BB0C" w14:textId="77777777" w:rsidR="009318C6" w:rsidRPr="005D16B7" w:rsidRDefault="009318C6" w:rsidP="00D33B66">
      <w:pPr>
        <w:pStyle w:val="NoSpacing"/>
        <w:spacing w:line="276" w:lineRule="auto"/>
        <w:ind w:left="567"/>
        <w:rPr>
          <w:rFonts w:ascii="Times New Roman" w:eastAsia="Times New Roman" w:hAnsi="Times New Roman" w:cs="Times New Roman"/>
          <w:b/>
          <w:i/>
          <w:sz w:val="24"/>
          <w:szCs w:val="24"/>
          <w:lang w:val="en-US" w:eastAsia="id-ID"/>
        </w:rPr>
      </w:pPr>
      <w:r w:rsidRPr="005D16B7">
        <w:rPr>
          <w:rFonts w:ascii="Times New Roman" w:eastAsia="Times New Roman" w:hAnsi="Times New Roman" w:cs="Times New Roman"/>
          <w:b/>
          <w:i/>
          <w:sz w:val="24"/>
          <w:szCs w:val="24"/>
          <w:lang w:val="en-US" w:eastAsia="id-ID"/>
        </w:rPr>
        <w:t>Tantangan Identitas</w:t>
      </w:r>
    </w:p>
    <w:p w14:paraId="7177E69C" w14:textId="363D8075" w:rsidR="00D912E8" w:rsidRDefault="00525313" w:rsidP="008A6179">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Pr>
          <w:rFonts w:ascii="Times New Roman" w:eastAsia="Times New Roman" w:hAnsi="Times New Roman" w:cs="Times New Roman"/>
          <w:sz w:val="24"/>
          <w:szCs w:val="24"/>
          <w:lang w:val="en-US" w:eastAsia="id-ID"/>
        </w:rPr>
        <w:t>K</w:t>
      </w:r>
      <w:r w:rsidR="00D912E8">
        <w:rPr>
          <w:rFonts w:ascii="Times New Roman" w:eastAsia="Times New Roman" w:hAnsi="Times New Roman" w:cs="Times New Roman"/>
          <w:sz w:val="24"/>
          <w:szCs w:val="24"/>
          <w:lang w:eastAsia="id-ID"/>
        </w:rPr>
        <w:t xml:space="preserve">risis identitas di kalangan </w:t>
      </w:r>
      <w:r w:rsidR="00D912E8">
        <w:rPr>
          <w:rFonts w:ascii="Times New Roman" w:eastAsia="Times New Roman" w:hAnsi="Times New Roman" w:cs="Times New Roman"/>
          <w:sz w:val="24"/>
          <w:szCs w:val="24"/>
          <w:lang w:val="en-US" w:eastAsia="id-ID"/>
        </w:rPr>
        <w:t>g</w:t>
      </w:r>
      <w:r w:rsidRPr="00525313">
        <w:rPr>
          <w:rFonts w:ascii="Times New Roman" w:eastAsia="Times New Roman" w:hAnsi="Times New Roman" w:cs="Times New Roman"/>
          <w:sz w:val="24"/>
          <w:szCs w:val="24"/>
          <w:lang w:eastAsia="id-ID"/>
        </w:rPr>
        <w:t xml:space="preserve">enerasi </w:t>
      </w:r>
      <w:r>
        <w:rPr>
          <w:rFonts w:ascii="Times New Roman" w:eastAsia="Times New Roman" w:hAnsi="Times New Roman" w:cs="Times New Roman"/>
          <w:sz w:val="24"/>
          <w:szCs w:val="24"/>
          <w:lang w:val="en-US" w:eastAsia="id-ID"/>
        </w:rPr>
        <w:t>alpha</w:t>
      </w:r>
      <w:r w:rsidRPr="00525313">
        <w:rPr>
          <w:rFonts w:ascii="Times New Roman" w:eastAsia="Times New Roman" w:hAnsi="Times New Roman" w:cs="Times New Roman"/>
          <w:sz w:val="24"/>
          <w:szCs w:val="24"/>
          <w:lang w:eastAsia="id-ID"/>
        </w:rPr>
        <w:t xml:space="preserve"> merupakan fenomena yang semakin mendapatkan perhatian seiring dengan berkembangnya teknologi digital dan media sosial</w:t>
      </w:r>
      <w:r>
        <w:rPr>
          <w:rFonts w:ascii="Times New Roman" w:eastAsia="Times New Roman" w:hAnsi="Times New Roman" w:cs="Times New Roman"/>
          <w:sz w:val="24"/>
          <w:szCs w:val="24"/>
          <w:lang w:val="en-US" w:eastAsia="id-ID"/>
        </w:rPr>
        <w:t>.</w:t>
      </w:r>
      <w:proofErr w:type="gramEnd"/>
      <w:r>
        <w:rPr>
          <w:rStyle w:val="FootnoteReference"/>
          <w:rFonts w:ascii="Times New Roman" w:eastAsia="Times New Roman" w:hAnsi="Times New Roman" w:cs="Times New Roman"/>
          <w:sz w:val="24"/>
          <w:szCs w:val="24"/>
          <w:lang w:val="en-US" w:eastAsia="id-ID"/>
        </w:rPr>
        <w:footnoteReference w:id="14"/>
      </w:r>
      <w:r>
        <w:rPr>
          <w:rFonts w:ascii="Times New Roman" w:eastAsia="Times New Roman" w:hAnsi="Times New Roman" w:cs="Times New Roman"/>
          <w:sz w:val="24"/>
          <w:szCs w:val="24"/>
          <w:lang w:val="en-US" w:eastAsia="id-ID"/>
        </w:rPr>
        <w:t xml:space="preserve"> Menurut Virgina Gunawan, generasi a</w:t>
      </w:r>
      <w:r w:rsidR="009318C6" w:rsidRPr="009318C6">
        <w:rPr>
          <w:rFonts w:ascii="Times New Roman" w:eastAsia="Times New Roman" w:hAnsi="Times New Roman" w:cs="Times New Roman"/>
          <w:sz w:val="24"/>
          <w:szCs w:val="24"/>
          <w:lang w:val="en-US" w:eastAsia="id-ID"/>
        </w:rPr>
        <w:t>lpha sering kali terjebak dalam pencarian identitas di era digital</w:t>
      </w:r>
      <w:r>
        <w:rPr>
          <w:rFonts w:ascii="Times New Roman" w:eastAsia="Times New Roman" w:hAnsi="Times New Roman" w:cs="Times New Roman"/>
          <w:sz w:val="24"/>
          <w:szCs w:val="24"/>
          <w:lang w:val="en-US" w:eastAsia="id-ID"/>
        </w:rPr>
        <w:t>, oleh karena tidak memiliki dasar yang kuat untuk mengidentifikasi dirinya sebagai anak yang sudah memiliki identitas dalam Kristus</w:t>
      </w:r>
      <w:r w:rsidR="009318C6" w:rsidRPr="009318C6">
        <w:rPr>
          <w:rFonts w:ascii="Times New Roman" w:eastAsia="Times New Roman" w:hAnsi="Times New Roman" w:cs="Times New Roman"/>
          <w:sz w:val="24"/>
          <w:szCs w:val="24"/>
          <w:lang w:val="en-US" w:eastAsia="id-ID"/>
        </w:rPr>
        <w:t>.</w:t>
      </w:r>
      <w:r>
        <w:rPr>
          <w:rStyle w:val="FootnoteReference"/>
          <w:rFonts w:ascii="Times New Roman" w:eastAsia="Times New Roman" w:hAnsi="Times New Roman" w:cs="Times New Roman"/>
          <w:sz w:val="24"/>
          <w:szCs w:val="24"/>
          <w:lang w:val="en-US" w:eastAsia="id-ID"/>
        </w:rPr>
        <w:footnoteReference w:id="15"/>
      </w:r>
      <w:r w:rsidR="003D6EB3">
        <w:rPr>
          <w:rFonts w:ascii="Times New Roman" w:eastAsia="Times New Roman" w:hAnsi="Times New Roman" w:cs="Times New Roman"/>
          <w:sz w:val="24"/>
          <w:szCs w:val="24"/>
          <w:lang w:val="en-US" w:eastAsia="id-ID"/>
        </w:rPr>
        <w:t xml:space="preserve"> Terdapat </w:t>
      </w:r>
      <w:proofErr w:type="gramStart"/>
      <w:r w:rsidR="003D6EB3">
        <w:rPr>
          <w:rFonts w:ascii="Times New Roman" w:eastAsia="Times New Roman" w:hAnsi="Times New Roman" w:cs="Times New Roman"/>
          <w:sz w:val="24"/>
          <w:szCs w:val="24"/>
          <w:lang w:val="en-US" w:eastAsia="id-ID"/>
        </w:rPr>
        <w:t>cara</w:t>
      </w:r>
      <w:proofErr w:type="gramEnd"/>
      <w:r w:rsidR="003D6EB3">
        <w:rPr>
          <w:rFonts w:ascii="Times New Roman" w:eastAsia="Times New Roman" w:hAnsi="Times New Roman" w:cs="Times New Roman"/>
          <w:sz w:val="24"/>
          <w:szCs w:val="24"/>
          <w:lang w:val="en-US" w:eastAsia="id-ID"/>
        </w:rPr>
        <w:t xml:space="preserve"> pandang yang rendah terhadap statusnya sebagai orang Kristen.</w:t>
      </w:r>
      <w:r w:rsidR="003D6EB3">
        <w:rPr>
          <w:rStyle w:val="FootnoteReference"/>
          <w:rFonts w:ascii="Times New Roman" w:eastAsia="Times New Roman" w:hAnsi="Times New Roman" w:cs="Times New Roman"/>
          <w:sz w:val="24"/>
          <w:szCs w:val="24"/>
          <w:lang w:val="en-US" w:eastAsia="id-ID"/>
        </w:rPr>
        <w:footnoteReference w:id="16"/>
      </w:r>
      <w:r w:rsidR="009318C6" w:rsidRPr="009318C6">
        <w:rPr>
          <w:rFonts w:ascii="Times New Roman" w:eastAsia="Times New Roman" w:hAnsi="Times New Roman" w:cs="Times New Roman"/>
          <w:sz w:val="24"/>
          <w:szCs w:val="24"/>
          <w:lang w:val="en-US" w:eastAsia="id-ID"/>
        </w:rPr>
        <w:t xml:space="preserve"> </w:t>
      </w:r>
    </w:p>
    <w:p w14:paraId="6A16B9E4" w14:textId="7F976C0E" w:rsidR="002566C5" w:rsidRPr="002566C5" w:rsidRDefault="009318C6" w:rsidP="008A6179">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sidRPr="009318C6">
        <w:rPr>
          <w:rFonts w:ascii="Times New Roman" w:eastAsia="Times New Roman" w:hAnsi="Times New Roman" w:cs="Times New Roman"/>
          <w:sz w:val="24"/>
          <w:szCs w:val="24"/>
          <w:lang w:val="en-US" w:eastAsia="id-ID"/>
        </w:rPr>
        <w:t>Media sosial memberikan akses k</w:t>
      </w:r>
      <w:r w:rsidR="00D912E8">
        <w:rPr>
          <w:rFonts w:ascii="Times New Roman" w:eastAsia="Times New Roman" w:hAnsi="Times New Roman" w:cs="Times New Roman"/>
          <w:sz w:val="24"/>
          <w:szCs w:val="24"/>
          <w:lang w:val="en-US" w:eastAsia="id-ID"/>
        </w:rPr>
        <w:t xml:space="preserve">e berbagai nilai dan pandangan yang </w:t>
      </w:r>
      <w:r w:rsidRPr="009318C6">
        <w:rPr>
          <w:rFonts w:ascii="Times New Roman" w:eastAsia="Times New Roman" w:hAnsi="Times New Roman" w:cs="Times New Roman"/>
          <w:sz w:val="24"/>
          <w:szCs w:val="24"/>
          <w:lang w:val="en-US" w:eastAsia="id-ID"/>
        </w:rPr>
        <w:t>sering kali membingungkan mereka.</w:t>
      </w:r>
      <w:proofErr w:type="gramEnd"/>
      <w:r w:rsidR="004B2763">
        <w:rPr>
          <w:rStyle w:val="FootnoteReference"/>
          <w:rFonts w:ascii="Times New Roman" w:eastAsia="Times New Roman" w:hAnsi="Times New Roman" w:cs="Times New Roman"/>
          <w:sz w:val="24"/>
          <w:szCs w:val="24"/>
          <w:lang w:val="en-US" w:eastAsia="id-ID"/>
        </w:rPr>
        <w:footnoteReference w:id="17"/>
      </w:r>
      <w:r w:rsidRPr="009318C6">
        <w:rPr>
          <w:rFonts w:ascii="Times New Roman" w:eastAsia="Times New Roman" w:hAnsi="Times New Roman" w:cs="Times New Roman"/>
          <w:sz w:val="24"/>
          <w:szCs w:val="24"/>
          <w:lang w:val="en-US" w:eastAsia="id-ID"/>
        </w:rPr>
        <w:t xml:space="preserve"> </w:t>
      </w:r>
      <w:proofErr w:type="gramStart"/>
      <w:r w:rsidR="002566C5" w:rsidRPr="002566C5">
        <w:rPr>
          <w:rFonts w:ascii="Times New Roman" w:eastAsia="Times New Roman" w:hAnsi="Times New Roman" w:cs="Times New Roman"/>
          <w:sz w:val="24"/>
          <w:szCs w:val="24"/>
          <w:lang w:val="en-US" w:eastAsia="id-ID"/>
        </w:rPr>
        <w:t>Tantangan identit</w:t>
      </w:r>
      <w:r w:rsidR="00B44910">
        <w:rPr>
          <w:rFonts w:ascii="Times New Roman" w:eastAsia="Times New Roman" w:hAnsi="Times New Roman" w:cs="Times New Roman"/>
          <w:sz w:val="24"/>
          <w:szCs w:val="24"/>
          <w:lang w:val="en-US" w:eastAsia="id-ID"/>
        </w:rPr>
        <w:t xml:space="preserve">as Kristen pada </w:t>
      </w:r>
      <w:r w:rsidR="00D912E8">
        <w:rPr>
          <w:rFonts w:ascii="Times New Roman" w:eastAsia="Times New Roman" w:hAnsi="Times New Roman" w:cs="Times New Roman"/>
          <w:sz w:val="24"/>
          <w:szCs w:val="24"/>
          <w:lang w:val="en-US" w:eastAsia="id-ID"/>
        </w:rPr>
        <w:t xml:space="preserve">generasi alpha </w:t>
      </w:r>
      <w:r w:rsidR="002566C5" w:rsidRPr="002566C5">
        <w:rPr>
          <w:rFonts w:ascii="Times New Roman" w:eastAsia="Times New Roman" w:hAnsi="Times New Roman" w:cs="Times New Roman"/>
          <w:sz w:val="24"/>
          <w:szCs w:val="24"/>
          <w:lang w:val="en-US" w:eastAsia="id-ID"/>
        </w:rPr>
        <w:t>sangat kompleks dan dipengaruhi oleh berbagai faktor, terutama perkembangan teknologi dan perubahan sosial.</w:t>
      </w:r>
      <w:proofErr w:type="gramEnd"/>
      <w:r w:rsidR="00D912E8">
        <w:rPr>
          <w:rStyle w:val="FootnoteReference"/>
          <w:rFonts w:ascii="Times New Roman" w:eastAsia="Times New Roman" w:hAnsi="Times New Roman" w:cs="Times New Roman"/>
          <w:sz w:val="24"/>
          <w:szCs w:val="24"/>
          <w:lang w:val="en-US" w:eastAsia="id-ID"/>
        </w:rPr>
        <w:footnoteReference w:id="18"/>
      </w:r>
      <w:r w:rsidR="002566C5" w:rsidRPr="002566C5">
        <w:rPr>
          <w:rFonts w:ascii="Times New Roman" w:eastAsia="Times New Roman" w:hAnsi="Times New Roman" w:cs="Times New Roman"/>
          <w:sz w:val="24"/>
          <w:szCs w:val="24"/>
          <w:lang w:val="en-US" w:eastAsia="id-ID"/>
        </w:rPr>
        <w:t xml:space="preserve"> </w:t>
      </w:r>
      <w:r w:rsidR="004967B9">
        <w:rPr>
          <w:rFonts w:ascii="Times New Roman" w:eastAsia="Times New Roman" w:hAnsi="Times New Roman" w:cs="Times New Roman"/>
          <w:sz w:val="24"/>
          <w:szCs w:val="24"/>
          <w:lang w:val="en-US" w:eastAsia="id-ID"/>
        </w:rPr>
        <w:t>Tantangan identitas tersebut ditandai dengan munculnya perilaku sebagai berikut:</w:t>
      </w:r>
      <w:r w:rsidR="008A6179">
        <w:rPr>
          <w:rFonts w:ascii="Times New Roman" w:eastAsia="Times New Roman" w:hAnsi="Times New Roman" w:cs="Times New Roman"/>
          <w:sz w:val="24"/>
          <w:szCs w:val="24"/>
          <w:lang w:val="en-US" w:eastAsia="id-ID"/>
        </w:rPr>
        <w:t xml:space="preserve"> Pertama, Krisis Moral dan Etika. </w:t>
      </w:r>
      <w:proofErr w:type="gramStart"/>
      <w:r w:rsidR="002566C5" w:rsidRPr="002566C5">
        <w:rPr>
          <w:rFonts w:ascii="Times New Roman" w:eastAsia="Times New Roman" w:hAnsi="Times New Roman" w:cs="Times New Roman"/>
          <w:sz w:val="24"/>
          <w:szCs w:val="24"/>
          <w:lang w:val="en-US" w:eastAsia="id-ID"/>
        </w:rPr>
        <w:t>Dengan akses yang mudah ke berbagai info</w:t>
      </w:r>
      <w:r w:rsidR="00381D93">
        <w:rPr>
          <w:rFonts w:ascii="Times New Roman" w:eastAsia="Times New Roman" w:hAnsi="Times New Roman" w:cs="Times New Roman"/>
          <w:sz w:val="24"/>
          <w:szCs w:val="24"/>
          <w:lang w:val="en-US" w:eastAsia="id-ID"/>
        </w:rPr>
        <w:t>rmasi dan pandangan dunia, generasi a</w:t>
      </w:r>
      <w:r w:rsidR="002566C5" w:rsidRPr="002566C5">
        <w:rPr>
          <w:rFonts w:ascii="Times New Roman" w:eastAsia="Times New Roman" w:hAnsi="Times New Roman" w:cs="Times New Roman"/>
          <w:sz w:val="24"/>
          <w:szCs w:val="24"/>
          <w:lang w:val="en-US" w:eastAsia="id-ID"/>
        </w:rPr>
        <w:t>lpha sering kali dihadapkan pada nilai-nilai yang berbeda dari ajaran Kristen.</w:t>
      </w:r>
      <w:proofErr w:type="gramEnd"/>
      <w:r w:rsidR="002566C5" w:rsidRPr="002566C5">
        <w:rPr>
          <w:rFonts w:ascii="Times New Roman" w:eastAsia="Times New Roman" w:hAnsi="Times New Roman" w:cs="Times New Roman"/>
          <w:sz w:val="24"/>
          <w:szCs w:val="24"/>
          <w:lang w:val="en-US" w:eastAsia="id-ID"/>
        </w:rPr>
        <w:t xml:space="preserve"> </w:t>
      </w:r>
      <w:proofErr w:type="gramStart"/>
      <w:r w:rsidR="00381D93">
        <w:rPr>
          <w:rFonts w:ascii="Times New Roman" w:eastAsia="Times New Roman" w:hAnsi="Times New Roman" w:cs="Times New Roman"/>
          <w:sz w:val="24"/>
          <w:szCs w:val="24"/>
          <w:lang w:val="en-US" w:eastAsia="id-ID"/>
        </w:rPr>
        <w:t>Hal ini</w:t>
      </w:r>
      <w:r w:rsidR="002566C5" w:rsidRPr="002566C5">
        <w:rPr>
          <w:rFonts w:ascii="Times New Roman" w:eastAsia="Times New Roman" w:hAnsi="Times New Roman" w:cs="Times New Roman"/>
          <w:sz w:val="24"/>
          <w:szCs w:val="24"/>
          <w:lang w:val="en-US" w:eastAsia="id-ID"/>
        </w:rPr>
        <w:t xml:space="preserve"> menyebabkan kebingungan dalam membentuk identitas moral dan etika mereka</w:t>
      </w:r>
      <w:r w:rsidR="00381D93">
        <w:rPr>
          <w:rFonts w:ascii="Times New Roman" w:eastAsia="Times New Roman" w:hAnsi="Times New Roman" w:cs="Times New Roman"/>
          <w:sz w:val="24"/>
          <w:szCs w:val="24"/>
          <w:lang w:val="en-US" w:eastAsia="id-ID"/>
        </w:rPr>
        <w:t xml:space="preserve"> sebagai umat Allah.</w:t>
      </w:r>
      <w:proofErr w:type="gramEnd"/>
    </w:p>
    <w:p w14:paraId="04E651B9" w14:textId="20C3F9FC" w:rsidR="002566C5" w:rsidRPr="002566C5" w:rsidRDefault="002566C5" w:rsidP="002566C5">
      <w:pPr>
        <w:pStyle w:val="NoSpacing"/>
        <w:ind w:firstLine="709"/>
        <w:jc w:val="both"/>
        <w:rPr>
          <w:rFonts w:ascii="Times New Roman" w:eastAsia="Times New Roman" w:hAnsi="Times New Roman" w:cs="Times New Roman"/>
          <w:sz w:val="24"/>
          <w:szCs w:val="24"/>
          <w:lang w:val="en-US" w:eastAsia="id-ID"/>
        </w:rPr>
      </w:pPr>
      <w:r w:rsidRPr="002566C5">
        <w:rPr>
          <w:rFonts w:ascii="Times New Roman" w:eastAsia="Times New Roman" w:hAnsi="Times New Roman" w:cs="Times New Roman"/>
          <w:sz w:val="24"/>
          <w:szCs w:val="24"/>
          <w:lang w:val="en-US" w:eastAsia="id-ID"/>
        </w:rPr>
        <w:t xml:space="preserve">Perubahan dalam Pembelajaran: Pendidikan Agama Kristen (PAK) harus beradaptasi dengan </w:t>
      </w:r>
      <w:proofErr w:type="gramStart"/>
      <w:r w:rsidRPr="002566C5">
        <w:rPr>
          <w:rFonts w:ascii="Times New Roman" w:eastAsia="Times New Roman" w:hAnsi="Times New Roman" w:cs="Times New Roman"/>
          <w:sz w:val="24"/>
          <w:szCs w:val="24"/>
          <w:lang w:val="en-US" w:eastAsia="id-ID"/>
        </w:rPr>
        <w:t>cara</w:t>
      </w:r>
      <w:proofErr w:type="gramEnd"/>
      <w:r w:rsidRPr="002566C5">
        <w:rPr>
          <w:rFonts w:ascii="Times New Roman" w:eastAsia="Times New Roman" w:hAnsi="Times New Roman" w:cs="Times New Roman"/>
          <w:sz w:val="24"/>
          <w:szCs w:val="24"/>
          <w:lang w:val="en-US" w:eastAsia="id-ID"/>
        </w:rPr>
        <w:t xml:space="preserve"> belajar yang lebih interaktif dan berbasis teknologi. </w:t>
      </w:r>
      <w:proofErr w:type="gramStart"/>
      <w:r w:rsidRPr="002566C5">
        <w:rPr>
          <w:rFonts w:ascii="Times New Roman" w:eastAsia="Times New Roman" w:hAnsi="Times New Roman" w:cs="Times New Roman"/>
          <w:sz w:val="24"/>
          <w:szCs w:val="24"/>
          <w:lang w:val="en-US" w:eastAsia="id-ID"/>
        </w:rPr>
        <w:t xml:space="preserve">Pendekatan tradisional </w:t>
      </w:r>
      <w:r w:rsidRPr="002566C5">
        <w:rPr>
          <w:rFonts w:ascii="Times New Roman" w:eastAsia="Times New Roman" w:hAnsi="Times New Roman" w:cs="Times New Roman"/>
          <w:sz w:val="24"/>
          <w:szCs w:val="24"/>
          <w:lang w:val="en-US" w:eastAsia="id-ID"/>
        </w:rPr>
        <w:lastRenderedPageBreak/>
        <w:t>mungkin tidak lagi efektif, sehingga diperlukan strategi baru yang dapat menarik perhat</w:t>
      </w:r>
      <w:r>
        <w:rPr>
          <w:rFonts w:ascii="Times New Roman" w:eastAsia="Times New Roman" w:hAnsi="Times New Roman" w:cs="Times New Roman"/>
          <w:sz w:val="24"/>
          <w:szCs w:val="24"/>
          <w:lang w:val="en-US" w:eastAsia="id-ID"/>
        </w:rPr>
        <w:t>ian dan minat Generasi Alpha</w:t>
      </w:r>
      <w:r w:rsidRPr="002566C5">
        <w:rPr>
          <w:rFonts w:ascii="Times New Roman" w:eastAsia="Times New Roman" w:hAnsi="Times New Roman" w:cs="Times New Roman"/>
          <w:sz w:val="24"/>
          <w:szCs w:val="24"/>
          <w:lang w:val="en-US" w:eastAsia="id-ID"/>
        </w:rPr>
        <w:t>.</w:t>
      </w:r>
      <w:proofErr w:type="gramEnd"/>
      <w:r>
        <w:rPr>
          <w:rStyle w:val="FootnoteReference"/>
          <w:rFonts w:ascii="Times New Roman" w:eastAsia="Times New Roman" w:hAnsi="Times New Roman" w:cs="Times New Roman"/>
          <w:sz w:val="24"/>
          <w:szCs w:val="24"/>
          <w:lang w:val="en-US" w:eastAsia="id-ID"/>
        </w:rPr>
        <w:footnoteReference w:id="19"/>
      </w:r>
    </w:p>
    <w:p w14:paraId="12D9DD48" w14:textId="16FB25BA" w:rsidR="002566C5" w:rsidRPr="002566C5" w:rsidRDefault="002566C5" w:rsidP="002566C5">
      <w:pPr>
        <w:pStyle w:val="NoSpacing"/>
        <w:ind w:firstLine="709"/>
        <w:jc w:val="both"/>
        <w:rPr>
          <w:rFonts w:ascii="Times New Roman" w:eastAsia="Times New Roman" w:hAnsi="Times New Roman" w:cs="Times New Roman"/>
          <w:sz w:val="24"/>
          <w:szCs w:val="24"/>
          <w:lang w:val="en-US" w:eastAsia="id-ID"/>
        </w:rPr>
      </w:pPr>
      <w:r w:rsidRPr="002566C5">
        <w:rPr>
          <w:rFonts w:ascii="Times New Roman" w:eastAsia="Times New Roman" w:hAnsi="Times New Roman" w:cs="Times New Roman"/>
          <w:sz w:val="24"/>
          <w:szCs w:val="24"/>
          <w:lang w:val="en-US" w:eastAsia="id-ID"/>
        </w:rPr>
        <w:t xml:space="preserve">Keterlibatan dalam Komunitas: Generasi Alpha cenderung lebih terhubung secara virtual daripada secara fisik. </w:t>
      </w:r>
      <w:proofErr w:type="gramStart"/>
      <w:r w:rsidRPr="002566C5">
        <w:rPr>
          <w:rFonts w:ascii="Times New Roman" w:eastAsia="Times New Roman" w:hAnsi="Times New Roman" w:cs="Times New Roman"/>
          <w:sz w:val="24"/>
          <w:szCs w:val="24"/>
          <w:lang w:val="en-US" w:eastAsia="id-ID"/>
        </w:rPr>
        <w:t>Hal ini dapat mengurangi rasa keterikatan mereka dengan komunitas gereja dan mengurangi pengalaman spiritual yang mendalam.</w:t>
      </w:r>
      <w:proofErr w:type="gramEnd"/>
      <w:r w:rsidRPr="002566C5">
        <w:rPr>
          <w:rFonts w:ascii="Times New Roman" w:eastAsia="Times New Roman" w:hAnsi="Times New Roman" w:cs="Times New Roman"/>
          <w:sz w:val="24"/>
          <w:szCs w:val="24"/>
          <w:lang w:val="en-US" w:eastAsia="id-ID"/>
        </w:rPr>
        <w:t xml:space="preserve"> </w:t>
      </w:r>
      <w:proofErr w:type="gramStart"/>
      <w:r w:rsidRPr="002566C5">
        <w:rPr>
          <w:rFonts w:ascii="Times New Roman" w:eastAsia="Times New Roman" w:hAnsi="Times New Roman" w:cs="Times New Roman"/>
          <w:sz w:val="24"/>
          <w:szCs w:val="24"/>
          <w:lang w:val="en-US" w:eastAsia="id-ID"/>
        </w:rPr>
        <w:t>Oleh karena itu, gereja perlu mengembangkan cara-cara baru untuk menj</w:t>
      </w:r>
      <w:r>
        <w:rPr>
          <w:rFonts w:ascii="Times New Roman" w:eastAsia="Times New Roman" w:hAnsi="Times New Roman" w:cs="Times New Roman"/>
          <w:sz w:val="24"/>
          <w:szCs w:val="24"/>
          <w:lang w:val="en-US" w:eastAsia="id-ID"/>
        </w:rPr>
        <w:t>angkau dan melibatkan mereka</w:t>
      </w:r>
      <w:r w:rsidRPr="002566C5">
        <w:rPr>
          <w:rFonts w:ascii="Times New Roman" w:eastAsia="Times New Roman" w:hAnsi="Times New Roman" w:cs="Times New Roman"/>
          <w:sz w:val="24"/>
          <w:szCs w:val="24"/>
          <w:lang w:val="en-US" w:eastAsia="id-ID"/>
        </w:rPr>
        <w:t>.</w:t>
      </w:r>
      <w:proofErr w:type="gramEnd"/>
      <w:r>
        <w:rPr>
          <w:rStyle w:val="FootnoteReference"/>
          <w:rFonts w:ascii="Times New Roman" w:eastAsia="Times New Roman" w:hAnsi="Times New Roman" w:cs="Times New Roman"/>
          <w:sz w:val="24"/>
          <w:szCs w:val="24"/>
          <w:lang w:val="en-US" w:eastAsia="id-ID"/>
        </w:rPr>
        <w:footnoteReference w:id="20"/>
      </w:r>
    </w:p>
    <w:p w14:paraId="4B0ADA0A" w14:textId="6F96A14F" w:rsidR="002566C5" w:rsidRPr="002566C5" w:rsidRDefault="002566C5" w:rsidP="002566C5">
      <w:pPr>
        <w:pStyle w:val="NoSpacing"/>
        <w:ind w:firstLine="709"/>
        <w:jc w:val="both"/>
        <w:rPr>
          <w:rFonts w:ascii="Times New Roman" w:eastAsia="Times New Roman" w:hAnsi="Times New Roman" w:cs="Times New Roman"/>
          <w:sz w:val="24"/>
          <w:szCs w:val="24"/>
          <w:lang w:val="en-US" w:eastAsia="id-ID"/>
        </w:rPr>
      </w:pPr>
      <w:r w:rsidRPr="002566C5">
        <w:rPr>
          <w:rFonts w:ascii="Times New Roman" w:eastAsia="Times New Roman" w:hAnsi="Times New Roman" w:cs="Times New Roman"/>
          <w:sz w:val="24"/>
          <w:szCs w:val="24"/>
          <w:lang w:val="en-US" w:eastAsia="id-ID"/>
        </w:rPr>
        <w:t xml:space="preserve">Pendidikan Karakter: Agama memiliki peran penting dalam membentuk karakter dan nilai-nilai sosial-emosional anak-anak. </w:t>
      </w:r>
      <w:proofErr w:type="gramStart"/>
      <w:r w:rsidRPr="002566C5">
        <w:rPr>
          <w:rFonts w:ascii="Times New Roman" w:eastAsia="Times New Roman" w:hAnsi="Times New Roman" w:cs="Times New Roman"/>
          <w:sz w:val="24"/>
          <w:szCs w:val="24"/>
          <w:lang w:val="en-US" w:eastAsia="id-ID"/>
        </w:rPr>
        <w:t>Pendidikan agama yang efektif dapat membantu Generasi Alpha mengembangkan empati, kepedulian, dan tanggung jawab, yang sangat d</w:t>
      </w:r>
      <w:r>
        <w:rPr>
          <w:rFonts w:ascii="Times New Roman" w:eastAsia="Times New Roman" w:hAnsi="Times New Roman" w:cs="Times New Roman"/>
          <w:sz w:val="24"/>
          <w:szCs w:val="24"/>
          <w:lang w:val="en-US" w:eastAsia="id-ID"/>
        </w:rPr>
        <w:t>iperlukan di era digital ini</w:t>
      </w:r>
      <w:r w:rsidRPr="002566C5">
        <w:rPr>
          <w:rFonts w:ascii="Times New Roman" w:eastAsia="Times New Roman" w:hAnsi="Times New Roman" w:cs="Times New Roman"/>
          <w:sz w:val="24"/>
          <w:szCs w:val="24"/>
          <w:lang w:val="en-US" w:eastAsia="id-ID"/>
        </w:rPr>
        <w:t>.</w:t>
      </w:r>
      <w:proofErr w:type="gramEnd"/>
      <w:r>
        <w:rPr>
          <w:rStyle w:val="FootnoteReference"/>
          <w:rFonts w:ascii="Times New Roman" w:eastAsia="Times New Roman" w:hAnsi="Times New Roman" w:cs="Times New Roman"/>
          <w:sz w:val="24"/>
          <w:szCs w:val="24"/>
          <w:lang w:val="en-US" w:eastAsia="id-ID"/>
        </w:rPr>
        <w:footnoteReference w:id="21"/>
      </w:r>
    </w:p>
    <w:p w14:paraId="607236D2" w14:textId="7A5B8506" w:rsidR="002566C5" w:rsidRPr="009318C6" w:rsidRDefault="002566C5" w:rsidP="002566C5">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sidRPr="002566C5">
        <w:rPr>
          <w:rFonts w:ascii="Times New Roman" w:eastAsia="Times New Roman" w:hAnsi="Times New Roman" w:cs="Times New Roman"/>
          <w:sz w:val="24"/>
          <w:szCs w:val="24"/>
          <w:lang w:val="en-US" w:eastAsia="id-ID"/>
        </w:rPr>
        <w:t>Dalam menghadapi tantangan-tantangan ini, penting bagi gereja dan lembaga pendidikan Kristen untuk terus berinovasi dan beradaptasi, memastikan bahwa ajaran Kristiani tetap relevan dan dapat diterima oleh Generasi Alpha.</w:t>
      </w:r>
      <w:proofErr w:type="gramEnd"/>
    </w:p>
    <w:p w14:paraId="4F9BC4C7" w14:textId="77777777" w:rsidR="009318C6" w:rsidRPr="009318C6" w:rsidRDefault="009318C6" w:rsidP="001A2FE5">
      <w:pPr>
        <w:pStyle w:val="NoSpacing"/>
        <w:spacing w:line="276" w:lineRule="auto"/>
        <w:rPr>
          <w:rFonts w:ascii="Times New Roman" w:eastAsia="Times New Roman" w:hAnsi="Times New Roman" w:cs="Times New Roman"/>
          <w:sz w:val="24"/>
          <w:szCs w:val="24"/>
          <w:lang w:val="en-US" w:eastAsia="id-ID"/>
        </w:rPr>
      </w:pPr>
      <w:r w:rsidRPr="009318C6">
        <w:rPr>
          <w:rFonts w:ascii="Times New Roman" w:eastAsia="Times New Roman" w:hAnsi="Times New Roman" w:cs="Times New Roman"/>
          <w:sz w:val="24"/>
          <w:szCs w:val="24"/>
          <w:lang w:val="en-US" w:eastAsia="id-ID"/>
        </w:rPr>
        <w:tab/>
      </w:r>
    </w:p>
    <w:p w14:paraId="25D8EA66" w14:textId="4E3EAB67" w:rsidR="009318C6" w:rsidRPr="005D16B7" w:rsidRDefault="00393FBA" w:rsidP="005D16B7">
      <w:pPr>
        <w:pStyle w:val="NoSpacing"/>
        <w:spacing w:line="276" w:lineRule="auto"/>
        <w:ind w:left="567"/>
        <w:rPr>
          <w:rFonts w:ascii="Times New Roman" w:eastAsia="Times New Roman" w:hAnsi="Times New Roman" w:cs="Times New Roman"/>
          <w:b/>
          <w:i/>
          <w:sz w:val="24"/>
          <w:szCs w:val="24"/>
          <w:lang w:val="en-US" w:eastAsia="id-ID"/>
        </w:rPr>
      </w:pPr>
      <w:r w:rsidRPr="005D16B7">
        <w:rPr>
          <w:rFonts w:ascii="Times New Roman" w:eastAsia="Times New Roman" w:hAnsi="Times New Roman" w:cs="Times New Roman"/>
          <w:b/>
          <w:i/>
          <w:sz w:val="24"/>
          <w:szCs w:val="24"/>
          <w:lang w:val="en-US" w:eastAsia="id-ID"/>
        </w:rPr>
        <w:t>Tantangan</w:t>
      </w:r>
      <w:r w:rsidR="009318C6" w:rsidRPr="005D16B7">
        <w:rPr>
          <w:rFonts w:ascii="Times New Roman" w:eastAsia="Times New Roman" w:hAnsi="Times New Roman" w:cs="Times New Roman"/>
          <w:b/>
          <w:i/>
          <w:sz w:val="24"/>
          <w:szCs w:val="24"/>
          <w:lang w:val="en-US" w:eastAsia="id-ID"/>
        </w:rPr>
        <w:t xml:space="preserve"> Media Sosial</w:t>
      </w:r>
    </w:p>
    <w:p w14:paraId="32B03A77" w14:textId="2E83F339" w:rsidR="00B44910" w:rsidRDefault="009318C6" w:rsidP="00B44910">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sidRPr="009318C6">
        <w:rPr>
          <w:rFonts w:ascii="Times New Roman" w:eastAsia="Times New Roman" w:hAnsi="Times New Roman" w:cs="Times New Roman"/>
          <w:sz w:val="24"/>
          <w:szCs w:val="24"/>
          <w:lang w:val="en-US" w:eastAsia="id-ID"/>
        </w:rPr>
        <w:t>Media sosial dapat menjadi pedang bermata dua.</w:t>
      </w:r>
      <w:proofErr w:type="gramEnd"/>
      <w:r w:rsidRPr="009318C6">
        <w:rPr>
          <w:rFonts w:ascii="Times New Roman" w:eastAsia="Times New Roman" w:hAnsi="Times New Roman" w:cs="Times New Roman"/>
          <w:sz w:val="24"/>
          <w:szCs w:val="24"/>
          <w:lang w:val="en-US" w:eastAsia="id-ID"/>
        </w:rPr>
        <w:t xml:space="preserve"> Di satu sisi, </w:t>
      </w:r>
      <w:proofErr w:type="gramStart"/>
      <w:r w:rsidRPr="009318C6">
        <w:rPr>
          <w:rFonts w:ascii="Times New Roman" w:eastAsia="Times New Roman" w:hAnsi="Times New Roman" w:cs="Times New Roman"/>
          <w:sz w:val="24"/>
          <w:szCs w:val="24"/>
          <w:lang w:val="en-US" w:eastAsia="id-ID"/>
        </w:rPr>
        <w:t>ia</w:t>
      </w:r>
      <w:proofErr w:type="gramEnd"/>
      <w:r w:rsidRPr="009318C6">
        <w:rPr>
          <w:rFonts w:ascii="Times New Roman" w:eastAsia="Times New Roman" w:hAnsi="Times New Roman" w:cs="Times New Roman"/>
          <w:sz w:val="24"/>
          <w:szCs w:val="24"/>
          <w:lang w:val="en-US" w:eastAsia="id-ID"/>
        </w:rPr>
        <w:t xml:space="preserve"> meny</w:t>
      </w:r>
      <w:r w:rsidR="0068207A">
        <w:rPr>
          <w:rFonts w:ascii="Times New Roman" w:eastAsia="Times New Roman" w:hAnsi="Times New Roman" w:cs="Times New Roman"/>
          <w:sz w:val="24"/>
          <w:szCs w:val="24"/>
          <w:lang w:val="en-US" w:eastAsia="id-ID"/>
        </w:rPr>
        <w:t xml:space="preserve">ediakan komunitas dan dukungan, </w:t>
      </w:r>
      <w:r w:rsidRPr="009318C6">
        <w:rPr>
          <w:rFonts w:ascii="Times New Roman" w:eastAsia="Times New Roman" w:hAnsi="Times New Roman" w:cs="Times New Roman"/>
          <w:sz w:val="24"/>
          <w:szCs w:val="24"/>
          <w:lang w:val="en-US" w:eastAsia="id-ID"/>
        </w:rPr>
        <w:t>di sisi lain, ia dapat menyebarkan informasi yang salah dan nilai-nilai yang bertentangan dengan ajaran Kristen.</w:t>
      </w:r>
      <w:r w:rsidR="004B2763">
        <w:rPr>
          <w:rStyle w:val="FootnoteReference"/>
          <w:rFonts w:ascii="Times New Roman" w:eastAsia="Times New Roman" w:hAnsi="Times New Roman" w:cs="Times New Roman"/>
          <w:sz w:val="24"/>
          <w:szCs w:val="24"/>
          <w:lang w:val="en-US" w:eastAsia="id-ID"/>
        </w:rPr>
        <w:footnoteReference w:id="22"/>
      </w:r>
      <w:r w:rsidRPr="009318C6">
        <w:rPr>
          <w:rFonts w:ascii="Times New Roman" w:eastAsia="Times New Roman" w:hAnsi="Times New Roman" w:cs="Times New Roman"/>
          <w:sz w:val="24"/>
          <w:szCs w:val="24"/>
          <w:lang w:val="en-US" w:eastAsia="id-ID"/>
        </w:rPr>
        <w:t xml:space="preserve"> </w:t>
      </w:r>
      <w:r w:rsidR="009E3974" w:rsidRPr="009E3974">
        <w:rPr>
          <w:rFonts w:ascii="Times New Roman" w:eastAsia="Times New Roman" w:hAnsi="Times New Roman" w:cs="Times New Roman"/>
          <w:sz w:val="24"/>
          <w:szCs w:val="24"/>
          <w:lang w:eastAsia="id-ID"/>
        </w:rPr>
        <w:t>Meskipun ada manfaat dari akses yang lebih besar ke informasi dan koneksi dengan orang lain, ada juga tantangan yang dihadirkan oleh teknologi. Ini dapat mencakup tantangan untuk perkembangan sosial dan otak anak-anak, kepuasan instan, kecanduan teknologi, tumbuh lebih cepat, gaya hidup menetap dan intimidasi online.</w:t>
      </w:r>
      <w:r w:rsidR="009E3974">
        <w:rPr>
          <w:rStyle w:val="FootnoteReference"/>
          <w:rFonts w:ascii="Times New Roman" w:eastAsia="Times New Roman" w:hAnsi="Times New Roman" w:cs="Times New Roman"/>
          <w:sz w:val="24"/>
          <w:szCs w:val="24"/>
          <w:lang w:eastAsia="id-ID"/>
        </w:rPr>
        <w:footnoteReference w:id="23"/>
      </w:r>
      <w:r w:rsidR="00B44910">
        <w:rPr>
          <w:rFonts w:ascii="Times New Roman" w:eastAsia="Times New Roman" w:hAnsi="Times New Roman" w:cs="Times New Roman"/>
          <w:sz w:val="24"/>
          <w:szCs w:val="24"/>
          <w:lang w:val="en-US" w:eastAsia="id-ID"/>
        </w:rPr>
        <w:t xml:space="preserve"> </w:t>
      </w:r>
      <w:r w:rsidR="00B44910" w:rsidRPr="00B44910">
        <w:rPr>
          <w:rFonts w:ascii="Times New Roman" w:eastAsia="Times New Roman" w:hAnsi="Times New Roman" w:cs="Times New Roman"/>
          <w:sz w:val="24"/>
          <w:szCs w:val="24"/>
          <w:lang w:val="en-US" w:eastAsia="id-ID"/>
        </w:rPr>
        <w:t xml:space="preserve">Pengaruh Teknologi Digital: Generasi Alpha tumbuh dalam lingkungan yang sangat terintegrasi dengan teknologi digital. </w:t>
      </w:r>
      <w:proofErr w:type="gramStart"/>
      <w:r w:rsidR="00B44910" w:rsidRPr="00B44910">
        <w:rPr>
          <w:rFonts w:ascii="Times New Roman" w:eastAsia="Times New Roman" w:hAnsi="Times New Roman" w:cs="Times New Roman"/>
          <w:sz w:val="24"/>
          <w:szCs w:val="24"/>
          <w:lang w:val="en-US" w:eastAsia="id-ID"/>
        </w:rPr>
        <w:t>Hal ini menciptakan tantangan dalam mempertahankan nilai-nilai Kristen di tengah arus informasi yang cepat dan seringkali bertentangan dengan ajaran agama.</w:t>
      </w:r>
      <w:proofErr w:type="gramEnd"/>
      <w:r w:rsidR="00B44910" w:rsidRPr="00B44910">
        <w:rPr>
          <w:rFonts w:ascii="Times New Roman" w:eastAsia="Times New Roman" w:hAnsi="Times New Roman" w:cs="Times New Roman"/>
          <w:sz w:val="24"/>
          <w:szCs w:val="24"/>
          <w:lang w:val="en-US" w:eastAsia="id-ID"/>
        </w:rPr>
        <w:t xml:space="preserve"> </w:t>
      </w:r>
      <w:proofErr w:type="gramStart"/>
      <w:r w:rsidR="00B44910" w:rsidRPr="00B44910">
        <w:rPr>
          <w:rFonts w:ascii="Times New Roman" w:eastAsia="Times New Roman" w:hAnsi="Times New Roman" w:cs="Times New Roman"/>
          <w:sz w:val="24"/>
          <w:szCs w:val="24"/>
          <w:lang w:val="en-US" w:eastAsia="id-ID"/>
        </w:rPr>
        <w:t>Kecanduan gadget dan kurangnya interaksi sosial dapat menghambat perkembangan spiritual dan emosional mereka.</w:t>
      </w:r>
      <w:proofErr w:type="gramEnd"/>
      <w:r w:rsidR="00B44910" w:rsidRPr="00B44910">
        <w:rPr>
          <w:rFonts w:ascii="Times New Roman" w:eastAsia="Times New Roman" w:hAnsi="Times New Roman" w:cs="Times New Roman"/>
          <w:sz w:val="24"/>
          <w:szCs w:val="24"/>
          <w:vertAlign w:val="superscript"/>
          <w:lang w:val="en-US" w:eastAsia="id-ID"/>
        </w:rPr>
        <w:footnoteReference w:id="24"/>
      </w:r>
    </w:p>
    <w:p w14:paraId="0DA5184F" w14:textId="55A08375" w:rsidR="009318C6" w:rsidRPr="00B44910" w:rsidRDefault="008C3BD4" w:rsidP="008C3BD4">
      <w:pPr>
        <w:pStyle w:val="NoSpacing"/>
        <w:ind w:firstLine="709"/>
        <w:jc w:val="both"/>
        <w:rPr>
          <w:rFonts w:ascii="Times New Roman" w:eastAsia="Times New Roman" w:hAnsi="Times New Roman" w:cs="Times New Roman"/>
          <w:sz w:val="24"/>
          <w:szCs w:val="24"/>
          <w:lang w:val="en-US" w:eastAsia="id-ID"/>
        </w:rPr>
      </w:pPr>
      <w:r w:rsidRPr="008C3BD4">
        <w:rPr>
          <w:rFonts w:ascii="Times New Roman" w:eastAsia="Times New Roman" w:hAnsi="Times New Roman" w:cs="Times New Roman"/>
          <w:sz w:val="24"/>
          <w:szCs w:val="24"/>
          <w:lang w:val="en-US" w:eastAsia="id-ID"/>
        </w:rPr>
        <w:t>Berikut adalah ringkasan tantangan media sosial yang dihadapi anak Kristen generasi Alpha:</w:t>
      </w:r>
      <w:r>
        <w:rPr>
          <w:rFonts w:ascii="Times New Roman" w:eastAsia="Times New Roman" w:hAnsi="Times New Roman" w:cs="Times New Roman"/>
          <w:sz w:val="24"/>
          <w:szCs w:val="24"/>
          <w:lang w:val="en-US" w:eastAsia="id-ID"/>
        </w:rPr>
        <w:t xml:space="preserve"> Pertama, </w:t>
      </w:r>
      <w:r w:rsidRPr="008C3BD4">
        <w:rPr>
          <w:rFonts w:ascii="Times New Roman" w:eastAsia="Times New Roman" w:hAnsi="Times New Roman" w:cs="Times New Roman"/>
          <w:sz w:val="24"/>
          <w:szCs w:val="24"/>
          <w:lang w:val="en-US" w:eastAsia="id-ID"/>
        </w:rPr>
        <w:t xml:space="preserve">Paparan Konten Negatif: Mereka sering terpapar konten yang bertentangan dengan nilai-nilai Kristen, seperti kekerasan dan pornografi, yang </w:t>
      </w:r>
      <w:r>
        <w:rPr>
          <w:rFonts w:ascii="Times New Roman" w:eastAsia="Times New Roman" w:hAnsi="Times New Roman" w:cs="Times New Roman"/>
          <w:sz w:val="24"/>
          <w:szCs w:val="24"/>
          <w:lang w:val="en-US" w:eastAsia="id-ID"/>
        </w:rPr>
        <w:t>dapat memengaruhi moral mereka.</w:t>
      </w:r>
      <w:r w:rsidR="00FB441B">
        <w:rPr>
          <w:rStyle w:val="FootnoteReference"/>
          <w:rFonts w:ascii="Times New Roman" w:eastAsia="Times New Roman" w:hAnsi="Times New Roman" w:cs="Times New Roman"/>
          <w:sz w:val="24"/>
          <w:szCs w:val="24"/>
          <w:lang w:val="en-US" w:eastAsia="id-ID"/>
        </w:rPr>
        <w:footnoteReference w:id="25"/>
      </w:r>
      <w:r>
        <w:rPr>
          <w:rFonts w:ascii="Times New Roman" w:eastAsia="Times New Roman" w:hAnsi="Times New Roman" w:cs="Times New Roman"/>
          <w:sz w:val="24"/>
          <w:szCs w:val="24"/>
          <w:lang w:val="en-US" w:eastAsia="id-ID"/>
        </w:rPr>
        <w:t xml:space="preserve"> Kedua, </w:t>
      </w:r>
      <w:r w:rsidRPr="008C3BD4">
        <w:rPr>
          <w:rFonts w:ascii="Times New Roman" w:eastAsia="Times New Roman" w:hAnsi="Times New Roman" w:cs="Times New Roman"/>
          <w:sz w:val="24"/>
          <w:szCs w:val="24"/>
          <w:lang w:val="en-US" w:eastAsia="id-ID"/>
        </w:rPr>
        <w:t>Tekanan untuk Menyesuaikan Diri: Standar kecantikan dan kesuksesan yang tidak realistis di media sosial dapat membuat anak merasa rendah diri dan ke</w:t>
      </w:r>
      <w:r>
        <w:rPr>
          <w:rFonts w:ascii="Times New Roman" w:eastAsia="Times New Roman" w:hAnsi="Times New Roman" w:cs="Times New Roman"/>
          <w:sz w:val="24"/>
          <w:szCs w:val="24"/>
          <w:lang w:val="en-US" w:eastAsia="id-ID"/>
        </w:rPr>
        <w:t>hilangan identitas iman mereka.</w:t>
      </w:r>
      <w:r w:rsidR="00940346">
        <w:rPr>
          <w:rStyle w:val="FootnoteReference"/>
          <w:rFonts w:ascii="Times New Roman" w:eastAsia="Times New Roman" w:hAnsi="Times New Roman" w:cs="Times New Roman"/>
          <w:sz w:val="24"/>
          <w:szCs w:val="24"/>
          <w:lang w:val="en-US" w:eastAsia="id-ID"/>
        </w:rPr>
        <w:footnoteReference w:id="26"/>
      </w:r>
      <w:r>
        <w:rPr>
          <w:rFonts w:ascii="Times New Roman" w:eastAsia="Times New Roman" w:hAnsi="Times New Roman" w:cs="Times New Roman"/>
          <w:sz w:val="24"/>
          <w:szCs w:val="24"/>
          <w:lang w:val="en-US" w:eastAsia="id-ID"/>
        </w:rPr>
        <w:t xml:space="preserve"> Ketiga, </w:t>
      </w:r>
      <w:r w:rsidRPr="008C3BD4">
        <w:rPr>
          <w:rFonts w:ascii="Times New Roman" w:eastAsia="Times New Roman" w:hAnsi="Times New Roman" w:cs="Times New Roman"/>
          <w:sz w:val="24"/>
          <w:szCs w:val="24"/>
          <w:lang w:val="en-US" w:eastAsia="id-ID"/>
        </w:rPr>
        <w:t xml:space="preserve">Perbandingan Sosial: Melihat kehidupan sempurna orang </w:t>
      </w:r>
      <w:proofErr w:type="gramStart"/>
      <w:r w:rsidRPr="008C3BD4">
        <w:rPr>
          <w:rFonts w:ascii="Times New Roman" w:eastAsia="Times New Roman" w:hAnsi="Times New Roman" w:cs="Times New Roman"/>
          <w:sz w:val="24"/>
          <w:szCs w:val="24"/>
          <w:lang w:val="en-US" w:eastAsia="id-ID"/>
        </w:rPr>
        <w:lastRenderedPageBreak/>
        <w:t>lain</w:t>
      </w:r>
      <w:proofErr w:type="gramEnd"/>
      <w:r w:rsidRPr="008C3BD4">
        <w:rPr>
          <w:rFonts w:ascii="Times New Roman" w:eastAsia="Times New Roman" w:hAnsi="Times New Roman" w:cs="Times New Roman"/>
          <w:sz w:val="24"/>
          <w:szCs w:val="24"/>
          <w:lang w:val="en-US" w:eastAsia="id-ID"/>
        </w:rPr>
        <w:t xml:space="preserve"> dapat menyebabkan kecemasan dan ketidakpuasan, mengalihkan fo</w:t>
      </w:r>
      <w:r>
        <w:rPr>
          <w:rFonts w:ascii="Times New Roman" w:eastAsia="Times New Roman" w:hAnsi="Times New Roman" w:cs="Times New Roman"/>
          <w:sz w:val="24"/>
          <w:szCs w:val="24"/>
          <w:lang w:val="en-US" w:eastAsia="id-ID"/>
        </w:rPr>
        <w:t>kus dari nilai-nilai spiritual.</w:t>
      </w:r>
      <w:r w:rsidR="00940346">
        <w:rPr>
          <w:rStyle w:val="FootnoteReference"/>
          <w:rFonts w:ascii="Times New Roman" w:eastAsia="Times New Roman" w:hAnsi="Times New Roman" w:cs="Times New Roman"/>
          <w:sz w:val="24"/>
          <w:szCs w:val="24"/>
          <w:lang w:val="en-US" w:eastAsia="id-ID"/>
        </w:rPr>
        <w:footnoteReference w:id="27"/>
      </w:r>
      <w:r>
        <w:rPr>
          <w:rFonts w:ascii="Times New Roman" w:eastAsia="Times New Roman" w:hAnsi="Times New Roman" w:cs="Times New Roman"/>
          <w:sz w:val="24"/>
          <w:szCs w:val="24"/>
          <w:lang w:val="en-US" w:eastAsia="id-ID"/>
        </w:rPr>
        <w:t xml:space="preserve"> Keempat, </w:t>
      </w:r>
      <w:r w:rsidRPr="008C3BD4">
        <w:rPr>
          <w:rFonts w:ascii="Times New Roman" w:eastAsia="Times New Roman" w:hAnsi="Times New Roman" w:cs="Times New Roman"/>
          <w:sz w:val="24"/>
          <w:szCs w:val="24"/>
          <w:lang w:val="en-US" w:eastAsia="id-ID"/>
        </w:rPr>
        <w:t>Kecanduan Digital: Keterlibatan berlebihan di dunia maya dapat mengganggu waktu untuk beribadah dan berinterak</w:t>
      </w:r>
      <w:r>
        <w:rPr>
          <w:rFonts w:ascii="Times New Roman" w:eastAsia="Times New Roman" w:hAnsi="Times New Roman" w:cs="Times New Roman"/>
          <w:sz w:val="24"/>
          <w:szCs w:val="24"/>
          <w:lang w:val="en-US" w:eastAsia="id-ID"/>
        </w:rPr>
        <w:t>si dengan keluarga serta teman.</w:t>
      </w:r>
      <w:r w:rsidR="004B2763">
        <w:rPr>
          <w:rStyle w:val="FootnoteReference"/>
          <w:rFonts w:ascii="Times New Roman" w:eastAsia="Times New Roman" w:hAnsi="Times New Roman" w:cs="Times New Roman"/>
          <w:sz w:val="24"/>
          <w:szCs w:val="24"/>
          <w:lang w:val="en-US" w:eastAsia="id-ID"/>
        </w:rPr>
        <w:footnoteReference w:id="28"/>
      </w:r>
      <w:r>
        <w:rPr>
          <w:rFonts w:ascii="Times New Roman" w:eastAsia="Times New Roman" w:hAnsi="Times New Roman" w:cs="Times New Roman"/>
          <w:sz w:val="24"/>
          <w:szCs w:val="24"/>
          <w:lang w:val="en-US" w:eastAsia="id-ID"/>
        </w:rPr>
        <w:t xml:space="preserve"> Kelima, </w:t>
      </w:r>
      <w:r w:rsidRPr="008C3BD4">
        <w:rPr>
          <w:rFonts w:ascii="Times New Roman" w:eastAsia="Times New Roman" w:hAnsi="Times New Roman" w:cs="Times New Roman"/>
          <w:sz w:val="24"/>
          <w:szCs w:val="24"/>
          <w:lang w:val="en-US" w:eastAsia="id-ID"/>
        </w:rPr>
        <w:t>Pengaruh Negatif dari Teman Sebaya: Interaksi di media sosial bisa membawa pengaruh buruk dari teman, membingungkan an</w:t>
      </w:r>
      <w:r>
        <w:rPr>
          <w:rFonts w:ascii="Times New Roman" w:eastAsia="Times New Roman" w:hAnsi="Times New Roman" w:cs="Times New Roman"/>
          <w:sz w:val="24"/>
          <w:szCs w:val="24"/>
          <w:lang w:val="en-US" w:eastAsia="id-ID"/>
        </w:rPr>
        <w:t>ak dalam menjalani iman mereka.</w:t>
      </w:r>
      <w:r w:rsidR="004B2763">
        <w:rPr>
          <w:rStyle w:val="FootnoteReference"/>
          <w:rFonts w:ascii="Times New Roman" w:eastAsia="Times New Roman" w:hAnsi="Times New Roman" w:cs="Times New Roman"/>
          <w:sz w:val="24"/>
          <w:szCs w:val="24"/>
          <w:lang w:val="en-US" w:eastAsia="id-ID"/>
        </w:rPr>
        <w:footnoteReference w:id="29"/>
      </w:r>
      <w:r>
        <w:rPr>
          <w:rFonts w:ascii="Times New Roman" w:eastAsia="Times New Roman" w:hAnsi="Times New Roman" w:cs="Times New Roman"/>
          <w:sz w:val="24"/>
          <w:szCs w:val="24"/>
          <w:lang w:val="en-US" w:eastAsia="id-ID"/>
        </w:rPr>
        <w:t xml:space="preserve"> Keenam, </w:t>
      </w:r>
      <w:r w:rsidRPr="008C3BD4">
        <w:rPr>
          <w:rFonts w:ascii="Times New Roman" w:eastAsia="Times New Roman" w:hAnsi="Times New Roman" w:cs="Times New Roman"/>
          <w:sz w:val="24"/>
          <w:szCs w:val="24"/>
          <w:lang w:val="en-US" w:eastAsia="id-ID"/>
        </w:rPr>
        <w:t>Kesulitan Membedakan Fakta: Anak-anak kesulitan membedakan informasi yang benar dari yang salah, yang dapat memengaruhi pandangan mereka tentang agama dan etika.</w:t>
      </w:r>
      <w:r>
        <w:rPr>
          <w:rFonts w:ascii="Times New Roman" w:eastAsia="Times New Roman" w:hAnsi="Times New Roman" w:cs="Times New Roman"/>
          <w:sz w:val="24"/>
          <w:szCs w:val="24"/>
          <w:lang w:val="en-US" w:eastAsia="id-ID"/>
        </w:rPr>
        <w:t xml:space="preserve"> Ketujuh, </w:t>
      </w:r>
      <w:r w:rsidRPr="008C3BD4">
        <w:rPr>
          <w:rFonts w:ascii="Times New Roman" w:eastAsia="Times New Roman" w:hAnsi="Times New Roman" w:cs="Times New Roman"/>
          <w:sz w:val="24"/>
          <w:szCs w:val="24"/>
          <w:lang w:val="en-US" w:eastAsia="id-ID"/>
        </w:rPr>
        <w:t>Isolasi Sosial: Meskipun media sosial menyambungkan orang, anak-anak bisa merasa terisolasi, mengurangi hubungan dengan komuni</w:t>
      </w:r>
      <w:r>
        <w:rPr>
          <w:rFonts w:ascii="Times New Roman" w:eastAsia="Times New Roman" w:hAnsi="Times New Roman" w:cs="Times New Roman"/>
          <w:sz w:val="24"/>
          <w:szCs w:val="24"/>
          <w:lang w:val="en-US" w:eastAsia="id-ID"/>
        </w:rPr>
        <w:t>tas gereja.</w:t>
      </w:r>
      <w:r w:rsidR="005C4A86">
        <w:rPr>
          <w:rStyle w:val="FootnoteReference"/>
          <w:rFonts w:ascii="Times New Roman" w:eastAsia="Times New Roman" w:hAnsi="Times New Roman" w:cs="Times New Roman"/>
          <w:sz w:val="24"/>
          <w:szCs w:val="24"/>
          <w:lang w:val="en-US" w:eastAsia="id-ID"/>
        </w:rPr>
        <w:footnoteReference w:id="30"/>
      </w:r>
      <w:r>
        <w:rPr>
          <w:rFonts w:ascii="Times New Roman" w:eastAsia="Times New Roman" w:hAnsi="Times New Roman" w:cs="Times New Roman"/>
          <w:sz w:val="24"/>
          <w:szCs w:val="24"/>
          <w:lang w:val="en-US" w:eastAsia="id-ID"/>
        </w:rPr>
        <w:t xml:space="preserve"> Kedelapan, </w:t>
      </w:r>
      <w:r w:rsidRPr="008C3BD4">
        <w:rPr>
          <w:rFonts w:ascii="Times New Roman" w:eastAsia="Times New Roman" w:hAnsi="Times New Roman" w:cs="Times New Roman"/>
          <w:sz w:val="24"/>
          <w:szCs w:val="24"/>
          <w:lang w:val="en-US" w:eastAsia="id-ID"/>
        </w:rPr>
        <w:t>Dampak Kesehatan Mental: Paparan berlebihan dapat menyebabkan masalah kesehatan mental, seperti kecemasan dan depresi, akibat tekanan untuk tampil baik di dunia maya.</w:t>
      </w:r>
      <w:r w:rsidR="005C4A86">
        <w:rPr>
          <w:rStyle w:val="FootnoteReference"/>
          <w:rFonts w:ascii="Times New Roman" w:eastAsia="Times New Roman" w:hAnsi="Times New Roman" w:cs="Times New Roman"/>
          <w:sz w:val="24"/>
          <w:szCs w:val="24"/>
          <w:lang w:val="en-US" w:eastAsia="id-ID"/>
        </w:rPr>
        <w:footnoteReference w:id="31"/>
      </w:r>
      <w:r w:rsidR="00CF2D3C">
        <w:rPr>
          <w:rFonts w:ascii="Times New Roman" w:eastAsia="Times New Roman" w:hAnsi="Times New Roman" w:cs="Times New Roman"/>
          <w:sz w:val="24"/>
          <w:szCs w:val="24"/>
          <w:lang w:val="en-US" w:eastAsia="id-ID"/>
        </w:rPr>
        <w:t xml:space="preserve"> </w:t>
      </w:r>
    </w:p>
    <w:p w14:paraId="11A24C98" w14:textId="77777777" w:rsidR="009318C6" w:rsidRPr="009318C6" w:rsidRDefault="009318C6" w:rsidP="001A2FE5">
      <w:pPr>
        <w:pStyle w:val="NoSpacing"/>
        <w:spacing w:line="276" w:lineRule="auto"/>
        <w:rPr>
          <w:rFonts w:ascii="Times New Roman" w:eastAsia="Times New Roman" w:hAnsi="Times New Roman" w:cs="Times New Roman"/>
          <w:sz w:val="24"/>
          <w:szCs w:val="24"/>
          <w:lang w:val="en-US" w:eastAsia="id-ID"/>
        </w:rPr>
      </w:pPr>
    </w:p>
    <w:p w14:paraId="1A61180C" w14:textId="77777777" w:rsidR="009318C6" w:rsidRPr="005D16B7" w:rsidRDefault="009318C6" w:rsidP="005D16B7">
      <w:pPr>
        <w:pStyle w:val="NoSpacing"/>
        <w:spacing w:line="276" w:lineRule="auto"/>
        <w:ind w:left="567"/>
        <w:rPr>
          <w:rFonts w:ascii="Times New Roman" w:eastAsia="Times New Roman" w:hAnsi="Times New Roman" w:cs="Times New Roman"/>
          <w:b/>
          <w:i/>
          <w:sz w:val="24"/>
          <w:szCs w:val="24"/>
          <w:lang w:val="en-US" w:eastAsia="id-ID"/>
        </w:rPr>
      </w:pPr>
      <w:r w:rsidRPr="005D16B7">
        <w:rPr>
          <w:rFonts w:ascii="Times New Roman" w:eastAsia="Times New Roman" w:hAnsi="Times New Roman" w:cs="Times New Roman"/>
          <w:b/>
          <w:i/>
          <w:sz w:val="24"/>
          <w:szCs w:val="24"/>
          <w:lang w:val="en-US" w:eastAsia="id-ID"/>
        </w:rPr>
        <w:t>Pergeseran Nilai Spiritual</w:t>
      </w:r>
    </w:p>
    <w:p w14:paraId="7ECFD256" w14:textId="3822DA15" w:rsidR="00B36424" w:rsidRDefault="009318C6" w:rsidP="00B36424">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sidRPr="009318C6">
        <w:rPr>
          <w:rFonts w:ascii="Times New Roman" w:eastAsia="Times New Roman" w:hAnsi="Times New Roman" w:cs="Times New Roman"/>
          <w:sz w:val="24"/>
          <w:szCs w:val="24"/>
          <w:lang w:val="en-US" w:eastAsia="id-ID"/>
        </w:rPr>
        <w:t xml:space="preserve">Dengan meningkatnya sekularisme, </w:t>
      </w:r>
      <w:r w:rsidR="00B901F8" w:rsidRPr="009318C6">
        <w:rPr>
          <w:rFonts w:ascii="Times New Roman" w:eastAsia="Times New Roman" w:hAnsi="Times New Roman" w:cs="Times New Roman"/>
          <w:sz w:val="24"/>
          <w:szCs w:val="24"/>
          <w:lang w:val="en-US" w:eastAsia="id-ID"/>
        </w:rPr>
        <w:t xml:space="preserve">generasi alpha </w:t>
      </w:r>
      <w:r w:rsidRPr="009318C6">
        <w:rPr>
          <w:rFonts w:ascii="Times New Roman" w:eastAsia="Times New Roman" w:hAnsi="Times New Roman" w:cs="Times New Roman"/>
          <w:sz w:val="24"/>
          <w:szCs w:val="24"/>
          <w:lang w:val="en-US" w:eastAsia="id-ID"/>
        </w:rPr>
        <w:t>menghadapi tantangan dalam memahami dan menghayati nilai-nilai spiritual.</w:t>
      </w:r>
      <w:proofErr w:type="gramEnd"/>
      <w:r w:rsidRPr="009318C6">
        <w:rPr>
          <w:rFonts w:ascii="Times New Roman" w:eastAsia="Times New Roman" w:hAnsi="Times New Roman" w:cs="Times New Roman"/>
          <w:sz w:val="24"/>
          <w:szCs w:val="24"/>
          <w:lang w:val="en-US" w:eastAsia="id-ID"/>
        </w:rPr>
        <w:t xml:space="preserve"> </w:t>
      </w:r>
      <w:proofErr w:type="gramStart"/>
      <w:r w:rsidRPr="009318C6">
        <w:rPr>
          <w:rFonts w:ascii="Times New Roman" w:eastAsia="Times New Roman" w:hAnsi="Times New Roman" w:cs="Times New Roman"/>
          <w:sz w:val="24"/>
          <w:szCs w:val="24"/>
          <w:lang w:val="en-US" w:eastAsia="id-ID"/>
        </w:rPr>
        <w:t>Gereja dan komunitas Kristen perlu menciptakan lingkungan yang mendukung dan relevan, di mana mereka dapat belajar tentang iman dalam konteks yang dapat mereka pahami.</w:t>
      </w:r>
      <w:proofErr w:type="gramEnd"/>
      <w:r w:rsidR="00B36424">
        <w:rPr>
          <w:rFonts w:ascii="Times New Roman" w:eastAsia="Times New Roman" w:hAnsi="Times New Roman" w:cs="Times New Roman"/>
          <w:sz w:val="24"/>
          <w:szCs w:val="24"/>
          <w:lang w:val="en-US" w:eastAsia="id-ID"/>
        </w:rPr>
        <w:t xml:space="preserve"> </w:t>
      </w:r>
      <w:proofErr w:type="gramStart"/>
      <w:r w:rsidR="00B36424" w:rsidRPr="00B36424">
        <w:rPr>
          <w:rFonts w:ascii="Times New Roman" w:eastAsia="Times New Roman" w:hAnsi="Times New Roman" w:cs="Times New Roman"/>
          <w:sz w:val="24"/>
          <w:szCs w:val="24"/>
          <w:lang w:val="en-US" w:eastAsia="id-ID"/>
        </w:rPr>
        <w:t>Muncul informasi yang berlebihan atau bertentangan yang dapat menyebabkan kebingungan.</w:t>
      </w:r>
      <w:proofErr w:type="gramEnd"/>
      <w:r w:rsidR="00B36424" w:rsidRPr="00B36424">
        <w:rPr>
          <w:rFonts w:ascii="Times New Roman" w:eastAsia="Times New Roman" w:hAnsi="Times New Roman" w:cs="Times New Roman"/>
          <w:sz w:val="24"/>
          <w:szCs w:val="24"/>
          <w:lang w:val="en-US" w:eastAsia="id-ID"/>
        </w:rPr>
        <w:t xml:space="preserve"> </w:t>
      </w:r>
      <w:proofErr w:type="gramStart"/>
      <w:r w:rsidR="00B36424" w:rsidRPr="00B36424">
        <w:rPr>
          <w:rFonts w:ascii="Times New Roman" w:eastAsia="Times New Roman" w:hAnsi="Times New Roman" w:cs="Times New Roman"/>
          <w:sz w:val="24"/>
          <w:szCs w:val="24"/>
          <w:lang w:val="en-US" w:eastAsia="id-ID"/>
        </w:rPr>
        <w:t>Paparan konten yang tidak sesuai dengan nilai-nilai Kristen di media sosial juga bisa menimbulkan konflik nilai dan pencarian identitas yang konsisten dengan keyakinan mereka.</w:t>
      </w:r>
      <w:proofErr w:type="gramEnd"/>
      <w:r w:rsidR="00B36424">
        <w:rPr>
          <w:rStyle w:val="FootnoteReference"/>
          <w:rFonts w:ascii="Times New Roman" w:eastAsia="Times New Roman" w:hAnsi="Times New Roman" w:cs="Times New Roman"/>
          <w:sz w:val="24"/>
          <w:szCs w:val="24"/>
          <w:lang w:val="en-US" w:eastAsia="id-ID"/>
        </w:rPr>
        <w:footnoteReference w:id="32"/>
      </w:r>
    </w:p>
    <w:p w14:paraId="1AB9B52E" w14:textId="573127C1" w:rsidR="009F0381" w:rsidRPr="00B36424" w:rsidRDefault="009F0381" w:rsidP="00B36424">
      <w:pPr>
        <w:pStyle w:val="NoSpacing"/>
        <w:spacing w:line="276" w:lineRule="auto"/>
        <w:ind w:firstLine="709"/>
        <w:jc w:val="both"/>
        <w:rPr>
          <w:rFonts w:ascii="Times New Roman" w:eastAsia="Times New Roman" w:hAnsi="Times New Roman" w:cs="Times New Roman"/>
          <w:sz w:val="24"/>
          <w:szCs w:val="24"/>
          <w:lang w:val="en-US" w:eastAsia="id-ID"/>
        </w:rPr>
      </w:pPr>
      <w:r w:rsidRPr="009F0381">
        <w:rPr>
          <w:rFonts w:ascii="Times New Roman" w:eastAsia="Times New Roman" w:hAnsi="Times New Roman" w:cs="Times New Roman"/>
          <w:sz w:val="24"/>
          <w:szCs w:val="24"/>
          <w:lang w:val="en-US" w:eastAsia="id-ID"/>
        </w:rPr>
        <w:t xml:space="preserve">Rendahnya spiritualitas generasi </w:t>
      </w:r>
      <w:r>
        <w:rPr>
          <w:rFonts w:ascii="Times New Roman" w:eastAsia="Times New Roman" w:hAnsi="Times New Roman" w:cs="Times New Roman"/>
          <w:sz w:val="24"/>
          <w:szCs w:val="24"/>
          <w:lang w:val="en-US" w:eastAsia="id-ID"/>
        </w:rPr>
        <w:t>yang hidup di era digital</w:t>
      </w:r>
      <w:r w:rsidRPr="009F0381">
        <w:rPr>
          <w:rFonts w:ascii="Times New Roman" w:eastAsia="Times New Roman" w:hAnsi="Times New Roman" w:cs="Times New Roman"/>
          <w:sz w:val="24"/>
          <w:szCs w:val="24"/>
          <w:lang w:val="en-US" w:eastAsia="id-ID"/>
        </w:rPr>
        <w:t xml:space="preserve">, menurut Prof. Abdul Mu’ti, terlihat dari tiga indikator utama: pandangan mereka terhadap agama, relasi sosial yang longgar, dan ketergantungan pada teknologi digital. </w:t>
      </w:r>
      <w:proofErr w:type="gramStart"/>
      <w:r w:rsidRPr="009F0381">
        <w:rPr>
          <w:rFonts w:ascii="Times New Roman" w:eastAsia="Times New Roman" w:hAnsi="Times New Roman" w:cs="Times New Roman"/>
          <w:sz w:val="24"/>
          <w:szCs w:val="24"/>
          <w:lang w:val="en-US" w:eastAsia="id-ID"/>
        </w:rPr>
        <w:t>Generasi ini cenderung memandang agama sebagai tidak penting karena tidak mengalami banyak masalah hidup, menjadikan spiritualitas lebih sebagai ketenangan batin yang tidak terikat pada agama tertentu.</w:t>
      </w:r>
      <w:proofErr w:type="gramEnd"/>
      <w:r w:rsidRPr="009F0381">
        <w:rPr>
          <w:rFonts w:ascii="Times New Roman" w:eastAsia="Times New Roman" w:hAnsi="Times New Roman" w:cs="Times New Roman"/>
          <w:sz w:val="24"/>
          <w:szCs w:val="24"/>
          <w:lang w:val="en-US" w:eastAsia="id-ID"/>
        </w:rPr>
        <w:t xml:space="preserve"> </w:t>
      </w:r>
      <w:proofErr w:type="gramStart"/>
      <w:r w:rsidRPr="009F0381">
        <w:rPr>
          <w:rFonts w:ascii="Times New Roman" w:eastAsia="Times New Roman" w:hAnsi="Times New Roman" w:cs="Times New Roman"/>
          <w:sz w:val="24"/>
          <w:szCs w:val="24"/>
          <w:lang w:val="en-US" w:eastAsia="id-ID"/>
        </w:rPr>
        <w:t>Mereka juga lebih terbuka terhadap nilai-nilai universal, termasuk dalam penerimaan perbedaan orientasi seksual, yang berdampak pada demografi, seperti keengganan untuk menikah atau memiliki anak.</w:t>
      </w:r>
      <w:proofErr w:type="gramEnd"/>
      <w:r w:rsidRPr="009F0381">
        <w:rPr>
          <w:rFonts w:ascii="Times New Roman" w:eastAsia="Times New Roman" w:hAnsi="Times New Roman" w:cs="Times New Roman"/>
          <w:sz w:val="24"/>
          <w:szCs w:val="24"/>
          <w:lang w:val="en-US" w:eastAsia="id-ID"/>
        </w:rPr>
        <w:t xml:space="preserve"> </w:t>
      </w:r>
      <w:proofErr w:type="gramStart"/>
      <w:r w:rsidRPr="009F0381">
        <w:rPr>
          <w:rFonts w:ascii="Times New Roman" w:eastAsia="Times New Roman" w:hAnsi="Times New Roman" w:cs="Times New Roman"/>
          <w:sz w:val="24"/>
          <w:szCs w:val="24"/>
          <w:lang w:val="en-US" w:eastAsia="id-ID"/>
        </w:rPr>
        <w:t>Selain itu, generasi</w:t>
      </w:r>
      <w:r>
        <w:rPr>
          <w:rFonts w:ascii="Times New Roman" w:eastAsia="Times New Roman" w:hAnsi="Times New Roman" w:cs="Times New Roman"/>
          <w:sz w:val="24"/>
          <w:szCs w:val="24"/>
          <w:lang w:val="en-US" w:eastAsia="id-ID"/>
        </w:rPr>
        <w:t xml:space="preserve"> ini</w:t>
      </w:r>
      <w:r w:rsidRPr="009F0381">
        <w:rPr>
          <w:rFonts w:ascii="Times New Roman" w:eastAsia="Times New Roman" w:hAnsi="Times New Roman" w:cs="Times New Roman"/>
          <w:sz w:val="24"/>
          <w:szCs w:val="24"/>
          <w:lang w:val="en-US" w:eastAsia="id-ID"/>
        </w:rPr>
        <w:t xml:space="preserve"> menghadapi tantangan dalam mengakses informasi yang benar, kesulitan berkonsentrasi, dan perasaan kesepian, yang menunjukkan perlunya pendampin</w:t>
      </w:r>
      <w:r>
        <w:rPr>
          <w:rFonts w:ascii="Times New Roman" w:eastAsia="Times New Roman" w:hAnsi="Times New Roman" w:cs="Times New Roman"/>
          <w:sz w:val="24"/>
          <w:szCs w:val="24"/>
          <w:lang w:val="en-US" w:eastAsia="id-ID"/>
        </w:rPr>
        <w:t>gan spiritual.</w:t>
      </w:r>
      <w:proofErr w:type="gramEnd"/>
      <w:r w:rsidR="0056496B">
        <w:rPr>
          <w:rStyle w:val="FootnoteReference"/>
          <w:rFonts w:ascii="Times New Roman" w:eastAsia="Times New Roman" w:hAnsi="Times New Roman" w:cs="Times New Roman"/>
          <w:sz w:val="24"/>
          <w:szCs w:val="24"/>
          <w:lang w:val="en-US" w:eastAsia="id-ID"/>
        </w:rPr>
        <w:footnoteReference w:id="33"/>
      </w:r>
    </w:p>
    <w:p w14:paraId="104898AA" w14:textId="77777777" w:rsidR="009318C6" w:rsidRPr="009318C6" w:rsidRDefault="009318C6" w:rsidP="001A2FE5">
      <w:pPr>
        <w:pStyle w:val="NoSpacing"/>
        <w:spacing w:line="276" w:lineRule="auto"/>
        <w:rPr>
          <w:rFonts w:ascii="Times New Roman" w:eastAsia="Times New Roman" w:hAnsi="Times New Roman" w:cs="Times New Roman"/>
          <w:b/>
          <w:sz w:val="24"/>
          <w:szCs w:val="24"/>
          <w:lang w:val="en-US" w:eastAsia="id-ID"/>
        </w:rPr>
      </w:pPr>
    </w:p>
    <w:p w14:paraId="4C15642F" w14:textId="77777777" w:rsidR="009318C6" w:rsidRPr="009318C6" w:rsidRDefault="009318C6" w:rsidP="001A2FE5">
      <w:pPr>
        <w:pStyle w:val="NoSpacing"/>
        <w:spacing w:line="276" w:lineRule="auto"/>
        <w:rPr>
          <w:rFonts w:ascii="Times New Roman" w:eastAsia="Times New Roman" w:hAnsi="Times New Roman" w:cs="Times New Roman"/>
          <w:b/>
          <w:sz w:val="24"/>
          <w:szCs w:val="24"/>
          <w:lang w:val="en-US" w:eastAsia="id-ID"/>
        </w:rPr>
      </w:pPr>
      <w:r w:rsidRPr="009318C6">
        <w:rPr>
          <w:rFonts w:ascii="Times New Roman" w:eastAsia="Times New Roman" w:hAnsi="Times New Roman" w:cs="Times New Roman"/>
          <w:b/>
          <w:sz w:val="24"/>
          <w:szCs w:val="24"/>
          <w:lang w:val="en-US" w:eastAsia="id-ID"/>
        </w:rPr>
        <w:lastRenderedPageBreak/>
        <w:t>Strategi Dukungan</w:t>
      </w:r>
    </w:p>
    <w:p w14:paraId="0A488A84" w14:textId="423AEE34" w:rsidR="009318C6" w:rsidRPr="005D16B7" w:rsidRDefault="009318C6" w:rsidP="00563547">
      <w:pPr>
        <w:pStyle w:val="NoSpacing"/>
        <w:spacing w:line="276" w:lineRule="auto"/>
        <w:ind w:left="567"/>
        <w:rPr>
          <w:rFonts w:ascii="Times New Roman" w:eastAsia="Times New Roman" w:hAnsi="Times New Roman" w:cs="Times New Roman"/>
          <w:b/>
          <w:i/>
          <w:sz w:val="24"/>
          <w:szCs w:val="24"/>
          <w:lang w:val="en-US" w:eastAsia="id-ID"/>
        </w:rPr>
      </w:pPr>
      <w:r w:rsidRPr="005D16B7">
        <w:rPr>
          <w:rFonts w:ascii="Times New Roman" w:eastAsia="Times New Roman" w:hAnsi="Times New Roman" w:cs="Times New Roman"/>
          <w:b/>
          <w:i/>
          <w:sz w:val="24"/>
          <w:szCs w:val="24"/>
          <w:lang w:val="en-US" w:eastAsia="id-ID"/>
        </w:rPr>
        <w:t xml:space="preserve">Menggunakan </w:t>
      </w:r>
      <w:r w:rsidR="00563547" w:rsidRPr="005D16B7">
        <w:rPr>
          <w:rFonts w:ascii="Times New Roman" w:eastAsia="Times New Roman" w:hAnsi="Times New Roman" w:cs="Times New Roman"/>
          <w:b/>
          <w:i/>
          <w:sz w:val="24"/>
          <w:szCs w:val="24"/>
          <w:lang w:val="en-US" w:eastAsia="id-ID"/>
        </w:rPr>
        <w:t>Teknologi Sebagai Alat Untuk Pendidikan Iman</w:t>
      </w:r>
    </w:p>
    <w:p w14:paraId="5D3CEFCD" w14:textId="0AED70E8" w:rsidR="00620680" w:rsidRPr="00620680" w:rsidRDefault="00740B97" w:rsidP="00620680">
      <w:pPr>
        <w:pStyle w:val="NoSpacing"/>
        <w:ind w:firstLine="709"/>
        <w:jc w:val="both"/>
        <w:rPr>
          <w:rFonts w:ascii="Times New Roman" w:eastAsia="Times New Roman" w:hAnsi="Times New Roman" w:cs="Times New Roman"/>
          <w:sz w:val="24"/>
          <w:szCs w:val="24"/>
          <w:lang w:val="en-US" w:eastAsia="id-ID"/>
        </w:rPr>
      </w:pPr>
      <w:r w:rsidRPr="00740B97">
        <w:rPr>
          <w:rFonts w:ascii="Times New Roman" w:eastAsia="Times New Roman" w:hAnsi="Times New Roman" w:cs="Times New Roman"/>
          <w:sz w:val="24"/>
          <w:szCs w:val="24"/>
          <w:lang w:eastAsia="id-ID"/>
        </w:rPr>
        <w:t xml:space="preserve">Anak perlu memiliki </w:t>
      </w:r>
      <w:r w:rsidRPr="00D912E8">
        <w:rPr>
          <w:rFonts w:ascii="Times New Roman" w:eastAsia="Times New Roman" w:hAnsi="Times New Roman" w:cs="Times New Roman"/>
          <w:i/>
          <w:sz w:val="24"/>
          <w:szCs w:val="24"/>
          <w:lang w:eastAsia="id-ID"/>
        </w:rPr>
        <w:t>sense of belonging</w:t>
      </w:r>
      <w:r w:rsidRPr="00740B97">
        <w:rPr>
          <w:rFonts w:ascii="Times New Roman" w:eastAsia="Times New Roman" w:hAnsi="Times New Roman" w:cs="Times New Roman"/>
          <w:sz w:val="24"/>
          <w:szCs w:val="24"/>
          <w:lang w:eastAsia="id-ID"/>
        </w:rPr>
        <w:t xml:space="preserve">, bahwa dirinya adalah bagian dari komunitas </w:t>
      </w:r>
      <w:r w:rsidR="00C111DC">
        <w:rPr>
          <w:rFonts w:ascii="Times New Roman" w:eastAsia="Times New Roman" w:hAnsi="Times New Roman" w:cs="Times New Roman"/>
          <w:sz w:val="24"/>
          <w:szCs w:val="24"/>
          <w:lang w:val="en-US" w:eastAsia="id-ID"/>
        </w:rPr>
        <w:t xml:space="preserve">Kristen </w:t>
      </w:r>
      <w:r w:rsidRPr="00740B97">
        <w:rPr>
          <w:rFonts w:ascii="Times New Roman" w:eastAsia="Times New Roman" w:hAnsi="Times New Roman" w:cs="Times New Roman"/>
          <w:sz w:val="24"/>
          <w:szCs w:val="24"/>
          <w:lang w:eastAsia="id-ID"/>
        </w:rPr>
        <w:t xml:space="preserve">untuk </w:t>
      </w:r>
      <w:r w:rsidR="00C111DC">
        <w:rPr>
          <w:rFonts w:ascii="Times New Roman" w:eastAsia="Times New Roman" w:hAnsi="Times New Roman" w:cs="Times New Roman"/>
          <w:sz w:val="24"/>
          <w:szCs w:val="24"/>
          <w:lang w:val="en-US" w:eastAsia="id-ID"/>
        </w:rPr>
        <w:t xml:space="preserve">membangun </w:t>
      </w:r>
      <w:r w:rsidRPr="00740B97">
        <w:rPr>
          <w:rFonts w:ascii="Times New Roman" w:eastAsia="Times New Roman" w:hAnsi="Times New Roman" w:cs="Times New Roman"/>
          <w:sz w:val="24"/>
          <w:szCs w:val="24"/>
          <w:lang w:eastAsia="id-ID"/>
        </w:rPr>
        <w:t>identitas iman.</w:t>
      </w:r>
      <w:r w:rsidR="007E724D">
        <w:rPr>
          <w:rStyle w:val="FootnoteReference"/>
          <w:rFonts w:ascii="Times New Roman" w:eastAsia="Times New Roman" w:hAnsi="Times New Roman" w:cs="Times New Roman"/>
          <w:sz w:val="24"/>
          <w:szCs w:val="24"/>
          <w:lang w:eastAsia="id-ID"/>
        </w:rPr>
        <w:footnoteReference w:id="34"/>
      </w:r>
      <w:r w:rsidR="00620680">
        <w:rPr>
          <w:rFonts w:ascii="Times New Roman" w:eastAsia="Times New Roman" w:hAnsi="Times New Roman" w:cs="Times New Roman"/>
          <w:sz w:val="24"/>
          <w:szCs w:val="24"/>
          <w:lang w:val="en-US" w:eastAsia="id-ID"/>
        </w:rPr>
        <w:t xml:space="preserve"> </w:t>
      </w:r>
      <w:proofErr w:type="gramStart"/>
      <w:r w:rsidR="00620680" w:rsidRPr="00620680">
        <w:rPr>
          <w:rFonts w:ascii="Times New Roman" w:eastAsia="Times New Roman" w:hAnsi="Times New Roman" w:cs="Times New Roman"/>
          <w:sz w:val="24"/>
          <w:szCs w:val="24"/>
          <w:lang w:val="en-US" w:eastAsia="id-ID"/>
        </w:rPr>
        <w:t xml:space="preserve">Melalui teknologi digital, Generasi </w:t>
      </w:r>
      <w:r w:rsidR="008F01D5">
        <w:rPr>
          <w:rFonts w:ascii="Times New Roman" w:eastAsia="Times New Roman" w:hAnsi="Times New Roman" w:cs="Times New Roman"/>
          <w:sz w:val="24"/>
          <w:szCs w:val="24"/>
          <w:lang w:val="en-US" w:eastAsia="id-ID"/>
        </w:rPr>
        <w:t>alpha</w:t>
      </w:r>
      <w:r w:rsidR="00620680" w:rsidRPr="00620680">
        <w:rPr>
          <w:rFonts w:ascii="Times New Roman" w:eastAsia="Times New Roman" w:hAnsi="Times New Roman" w:cs="Times New Roman"/>
          <w:sz w:val="24"/>
          <w:szCs w:val="24"/>
          <w:lang w:val="en-US" w:eastAsia="id-ID"/>
        </w:rPr>
        <w:t xml:space="preserve"> memiliki akses cepat ke berbagai sumber informasi keagamaan, termasuk teks suci, khotbah, dan bahan pendidikan agama.</w:t>
      </w:r>
      <w:proofErr w:type="gramEnd"/>
      <w:r w:rsidR="00620680" w:rsidRPr="00620680">
        <w:rPr>
          <w:rFonts w:ascii="Times New Roman" w:eastAsia="Times New Roman" w:hAnsi="Times New Roman" w:cs="Times New Roman"/>
          <w:sz w:val="24"/>
          <w:szCs w:val="24"/>
          <w:lang w:val="en-US" w:eastAsia="id-ID"/>
        </w:rPr>
        <w:t xml:space="preserve"> </w:t>
      </w:r>
      <w:proofErr w:type="gramStart"/>
      <w:r w:rsidR="00620680" w:rsidRPr="00620680">
        <w:rPr>
          <w:rFonts w:ascii="Times New Roman" w:eastAsia="Times New Roman" w:hAnsi="Times New Roman" w:cs="Times New Roman"/>
          <w:sz w:val="24"/>
          <w:szCs w:val="24"/>
          <w:lang w:val="en-US" w:eastAsia="id-ID"/>
        </w:rPr>
        <w:t>Ini membantu mereka memahami ajaran Kristen dengan lebih baik, serta menjelajahi makna dan konteks budaya di balik nilai-nilai tersebut.</w:t>
      </w:r>
      <w:proofErr w:type="gramEnd"/>
      <w:r w:rsidR="00620680" w:rsidRPr="00620680">
        <w:rPr>
          <w:rFonts w:ascii="Times New Roman" w:eastAsia="Times New Roman" w:hAnsi="Times New Roman" w:cs="Times New Roman"/>
          <w:sz w:val="24"/>
          <w:szCs w:val="24"/>
          <w:lang w:val="en-US" w:eastAsia="id-ID"/>
        </w:rPr>
        <w:t xml:space="preserve"> </w:t>
      </w:r>
      <w:proofErr w:type="gramStart"/>
      <w:r w:rsidR="00620680" w:rsidRPr="00620680">
        <w:rPr>
          <w:rFonts w:ascii="Times New Roman" w:eastAsia="Times New Roman" w:hAnsi="Times New Roman" w:cs="Times New Roman"/>
          <w:sz w:val="24"/>
          <w:szCs w:val="24"/>
          <w:lang w:val="en-US" w:eastAsia="id-ID"/>
        </w:rPr>
        <w:t>Teknologi berfungsi sebagai jembatan untuk pemahaman yang lebih kaya dan kontekstual terhadap nilai-nilai Kristen.</w:t>
      </w:r>
      <w:proofErr w:type="gramEnd"/>
      <w:r w:rsidR="008F01D5">
        <w:rPr>
          <w:rStyle w:val="FootnoteReference"/>
          <w:rFonts w:ascii="Times New Roman" w:eastAsia="Times New Roman" w:hAnsi="Times New Roman" w:cs="Times New Roman"/>
          <w:sz w:val="24"/>
          <w:szCs w:val="24"/>
          <w:lang w:val="en-US" w:eastAsia="id-ID"/>
        </w:rPr>
        <w:footnoteReference w:id="35"/>
      </w:r>
    </w:p>
    <w:p w14:paraId="238FA8A0" w14:textId="3018A5E2" w:rsidR="00740B97" w:rsidRDefault="00620680" w:rsidP="008F01D5">
      <w:pPr>
        <w:pStyle w:val="NoSpacing"/>
        <w:spacing w:line="276" w:lineRule="auto"/>
        <w:ind w:firstLine="709"/>
        <w:jc w:val="both"/>
        <w:rPr>
          <w:rFonts w:ascii="Times New Roman" w:eastAsia="Times New Roman" w:hAnsi="Times New Roman" w:cs="Times New Roman"/>
          <w:sz w:val="24"/>
          <w:szCs w:val="24"/>
          <w:lang w:val="en-US" w:eastAsia="id-ID"/>
        </w:rPr>
      </w:pPr>
      <w:r w:rsidRPr="00620680">
        <w:rPr>
          <w:rFonts w:ascii="Times New Roman" w:eastAsia="Times New Roman" w:hAnsi="Times New Roman" w:cs="Times New Roman"/>
          <w:sz w:val="24"/>
          <w:szCs w:val="24"/>
          <w:lang w:val="en-US" w:eastAsia="id-ID"/>
        </w:rPr>
        <w:t xml:space="preserve">Penggunaan aplikasi keagamaan dan platform daring juga memperkaya praktik spiritual mereka, seperti aplikasi </w:t>
      </w:r>
      <w:proofErr w:type="gramStart"/>
      <w:r w:rsidRPr="00620680">
        <w:rPr>
          <w:rFonts w:ascii="Times New Roman" w:eastAsia="Times New Roman" w:hAnsi="Times New Roman" w:cs="Times New Roman"/>
          <w:sz w:val="24"/>
          <w:szCs w:val="24"/>
          <w:lang w:val="en-US" w:eastAsia="id-ID"/>
        </w:rPr>
        <w:t>doa</w:t>
      </w:r>
      <w:proofErr w:type="gramEnd"/>
      <w:r w:rsidRPr="00620680">
        <w:rPr>
          <w:rFonts w:ascii="Times New Roman" w:eastAsia="Times New Roman" w:hAnsi="Times New Roman" w:cs="Times New Roman"/>
          <w:sz w:val="24"/>
          <w:szCs w:val="24"/>
          <w:lang w:val="en-US" w:eastAsia="id-ID"/>
        </w:rPr>
        <w:t xml:space="preserve">, jadwal ibadah online, dan kelas rohaniah, yang memberikan kemudahan dalam mengakses kehidupan spiritual tanpa batasan waktu dan tempat. </w:t>
      </w:r>
      <w:proofErr w:type="gramStart"/>
      <w:r w:rsidRPr="00620680">
        <w:rPr>
          <w:rFonts w:ascii="Times New Roman" w:eastAsia="Times New Roman" w:hAnsi="Times New Roman" w:cs="Times New Roman"/>
          <w:sz w:val="24"/>
          <w:szCs w:val="24"/>
          <w:lang w:val="en-US" w:eastAsia="id-ID"/>
        </w:rPr>
        <w:t>Selain itu, teknologi mendukung pembentukan jemaat secara daring, memungkinkan mereka terhubung dengan orang-orang yang sejalan dalam nilai-nilai keagamaan, berbagi pengalaman, dan mendapatkan dukungan moral meskipun secara virtual.</w:t>
      </w:r>
      <w:proofErr w:type="gramEnd"/>
      <w:r w:rsidR="008F01D5">
        <w:rPr>
          <w:rStyle w:val="FootnoteReference"/>
          <w:rFonts w:ascii="Times New Roman" w:eastAsia="Times New Roman" w:hAnsi="Times New Roman" w:cs="Times New Roman"/>
          <w:sz w:val="24"/>
          <w:szCs w:val="24"/>
          <w:lang w:val="en-US" w:eastAsia="id-ID"/>
        </w:rPr>
        <w:footnoteReference w:id="36"/>
      </w:r>
    </w:p>
    <w:p w14:paraId="08AD7A31" w14:textId="1C846EC8" w:rsidR="008F01D5" w:rsidRDefault="008F01D5" w:rsidP="008F01D5">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Pr>
          <w:rFonts w:ascii="Times New Roman" w:eastAsia="Times New Roman" w:hAnsi="Times New Roman" w:cs="Times New Roman"/>
          <w:sz w:val="24"/>
          <w:szCs w:val="24"/>
          <w:lang w:val="en-US" w:eastAsia="id-ID"/>
        </w:rPr>
        <w:t>Sehingga, d</w:t>
      </w:r>
      <w:r w:rsidRPr="008F01D5">
        <w:rPr>
          <w:rFonts w:ascii="Times New Roman" w:eastAsia="Times New Roman" w:hAnsi="Times New Roman" w:cs="Times New Roman"/>
          <w:sz w:val="24"/>
          <w:szCs w:val="24"/>
          <w:lang w:val="en-US" w:eastAsia="id-ID"/>
        </w:rPr>
        <w:t xml:space="preserve">engan memanfaatkan sumber daya daring, aplikasi keagamaan, dan platform pendidikan, </w:t>
      </w:r>
      <w:r>
        <w:rPr>
          <w:rFonts w:ascii="Times New Roman" w:eastAsia="Times New Roman" w:hAnsi="Times New Roman" w:cs="Times New Roman"/>
          <w:sz w:val="24"/>
          <w:szCs w:val="24"/>
          <w:lang w:val="en-US" w:eastAsia="id-ID"/>
        </w:rPr>
        <w:t>generasi alpha</w:t>
      </w:r>
      <w:r w:rsidRPr="008F01D5">
        <w:rPr>
          <w:rFonts w:ascii="Times New Roman" w:eastAsia="Times New Roman" w:hAnsi="Times New Roman" w:cs="Times New Roman"/>
          <w:sz w:val="24"/>
          <w:szCs w:val="24"/>
          <w:lang w:val="en-US" w:eastAsia="id-ID"/>
        </w:rPr>
        <w:t xml:space="preserve"> dapat memperdalam pemahaman mereka tentang ajaran agama dan tradisi keagamaan.</w:t>
      </w:r>
      <w:proofErr w:type="gramEnd"/>
      <w:r w:rsidRPr="008F01D5">
        <w:rPr>
          <w:rFonts w:ascii="Times New Roman" w:eastAsia="Times New Roman" w:hAnsi="Times New Roman" w:cs="Times New Roman"/>
          <w:sz w:val="24"/>
          <w:szCs w:val="24"/>
          <w:lang w:val="en-US" w:eastAsia="id-ID"/>
        </w:rPr>
        <w:t xml:space="preserve"> </w:t>
      </w:r>
      <w:proofErr w:type="gramStart"/>
      <w:r w:rsidRPr="008F01D5">
        <w:rPr>
          <w:rFonts w:ascii="Times New Roman" w:eastAsia="Times New Roman" w:hAnsi="Times New Roman" w:cs="Times New Roman"/>
          <w:sz w:val="24"/>
          <w:szCs w:val="24"/>
          <w:lang w:val="en-US" w:eastAsia="id-ID"/>
        </w:rPr>
        <w:t>Media sosial juga berperan dalam membentuk pandangan dan praktik keagamaan mereka, dengan memberikan ruang untuk menyuarakan keyakinan dan membangun komunitas berbasis prinsip agama.</w:t>
      </w:r>
      <w:proofErr w:type="gramEnd"/>
      <w:r w:rsidRPr="008F01D5">
        <w:rPr>
          <w:rFonts w:ascii="Times New Roman" w:eastAsia="Times New Roman" w:hAnsi="Times New Roman" w:cs="Times New Roman"/>
          <w:sz w:val="24"/>
          <w:szCs w:val="24"/>
          <w:lang w:val="en-US" w:eastAsia="id-ID"/>
        </w:rPr>
        <w:t xml:space="preserve"> </w:t>
      </w:r>
      <w:proofErr w:type="gramStart"/>
      <w:r w:rsidRPr="008F01D5">
        <w:rPr>
          <w:rFonts w:ascii="Times New Roman" w:eastAsia="Times New Roman" w:hAnsi="Times New Roman" w:cs="Times New Roman"/>
          <w:sz w:val="24"/>
          <w:szCs w:val="24"/>
          <w:lang w:val="en-US" w:eastAsia="id-ID"/>
        </w:rPr>
        <w:t xml:space="preserve">Teknologi, secara keseluruhan, mempengaruhi bagaimana </w:t>
      </w:r>
      <w:r>
        <w:rPr>
          <w:rFonts w:ascii="Times New Roman" w:eastAsia="Times New Roman" w:hAnsi="Times New Roman" w:cs="Times New Roman"/>
          <w:sz w:val="24"/>
          <w:szCs w:val="24"/>
          <w:lang w:val="en-US" w:eastAsia="id-ID"/>
        </w:rPr>
        <w:t>generasi alpha</w:t>
      </w:r>
      <w:r w:rsidRPr="008F01D5">
        <w:rPr>
          <w:rFonts w:ascii="Times New Roman" w:eastAsia="Times New Roman" w:hAnsi="Times New Roman" w:cs="Times New Roman"/>
          <w:sz w:val="24"/>
          <w:szCs w:val="24"/>
          <w:lang w:val="en-US" w:eastAsia="id-ID"/>
        </w:rPr>
        <w:t xml:space="preserve"> mengintegrasikan nilai-nilai Kristen dalam kehidupan sehari-hari.</w:t>
      </w:r>
      <w:proofErr w:type="gramEnd"/>
    </w:p>
    <w:p w14:paraId="06B2E125" w14:textId="77777777" w:rsidR="00F16E37" w:rsidRPr="00620680" w:rsidRDefault="00F16E37" w:rsidP="008F01D5">
      <w:pPr>
        <w:pStyle w:val="NoSpacing"/>
        <w:spacing w:line="276" w:lineRule="auto"/>
        <w:ind w:firstLine="709"/>
        <w:jc w:val="both"/>
        <w:rPr>
          <w:rFonts w:ascii="Times New Roman" w:eastAsia="Times New Roman" w:hAnsi="Times New Roman" w:cs="Times New Roman"/>
          <w:sz w:val="24"/>
          <w:szCs w:val="24"/>
          <w:lang w:val="en-US" w:eastAsia="id-ID"/>
        </w:rPr>
      </w:pPr>
    </w:p>
    <w:p w14:paraId="1BF6B303" w14:textId="66A6366E" w:rsidR="009318C6" w:rsidRPr="005D16B7" w:rsidRDefault="007F701E" w:rsidP="00563547">
      <w:pPr>
        <w:pStyle w:val="NoSpacing"/>
        <w:spacing w:line="276" w:lineRule="auto"/>
        <w:ind w:left="567"/>
        <w:rPr>
          <w:rFonts w:ascii="Times New Roman" w:eastAsia="Times New Roman" w:hAnsi="Times New Roman" w:cs="Times New Roman"/>
          <w:b/>
          <w:i/>
          <w:sz w:val="24"/>
          <w:szCs w:val="24"/>
          <w:lang w:val="en-US" w:eastAsia="id-ID"/>
        </w:rPr>
      </w:pPr>
      <w:r w:rsidRPr="005D16B7">
        <w:rPr>
          <w:rFonts w:ascii="Times New Roman" w:eastAsia="Times New Roman" w:hAnsi="Times New Roman" w:cs="Times New Roman"/>
          <w:b/>
          <w:i/>
          <w:sz w:val="24"/>
          <w:szCs w:val="24"/>
          <w:lang w:val="en-US" w:eastAsia="id-ID"/>
        </w:rPr>
        <w:t xml:space="preserve">Pendidikan Teknologi </w:t>
      </w:r>
      <w:r w:rsidR="00563547" w:rsidRPr="005D16B7">
        <w:rPr>
          <w:rFonts w:ascii="Times New Roman" w:eastAsia="Times New Roman" w:hAnsi="Times New Roman" w:cs="Times New Roman"/>
          <w:b/>
          <w:i/>
          <w:sz w:val="24"/>
          <w:szCs w:val="24"/>
          <w:lang w:val="en-US" w:eastAsia="id-ID"/>
        </w:rPr>
        <w:t xml:space="preserve">Dan </w:t>
      </w:r>
      <w:r w:rsidRPr="005D16B7">
        <w:rPr>
          <w:rFonts w:ascii="Times New Roman" w:eastAsia="Times New Roman" w:hAnsi="Times New Roman" w:cs="Times New Roman"/>
          <w:b/>
          <w:i/>
          <w:sz w:val="24"/>
          <w:szCs w:val="24"/>
          <w:lang w:val="en-US" w:eastAsia="id-ID"/>
        </w:rPr>
        <w:t>Nilai</w:t>
      </w:r>
      <w:r w:rsidR="00563547" w:rsidRPr="005D16B7">
        <w:rPr>
          <w:rFonts w:ascii="Times New Roman" w:eastAsia="Times New Roman" w:hAnsi="Times New Roman" w:cs="Times New Roman"/>
          <w:b/>
          <w:i/>
          <w:sz w:val="24"/>
          <w:szCs w:val="24"/>
          <w:lang w:val="en-US" w:eastAsia="id-ID"/>
        </w:rPr>
        <w:t>-</w:t>
      </w:r>
      <w:r w:rsidRPr="005D16B7">
        <w:rPr>
          <w:rFonts w:ascii="Times New Roman" w:eastAsia="Times New Roman" w:hAnsi="Times New Roman" w:cs="Times New Roman"/>
          <w:b/>
          <w:i/>
          <w:sz w:val="24"/>
          <w:szCs w:val="24"/>
          <w:lang w:val="en-US" w:eastAsia="id-ID"/>
        </w:rPr>
        <w:t>Nilai Kristen</w:t>
      </w:r>
    </w:p>
    <w:p w14:paraId="0F3B8CB7" w14:textId="01DF39CB" w:rsidR="0034789E" w:rsidRDefault="0034789E" w:rsidP="00AE6D04">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Pr>
          <w:rFonts w:ascii="Times New Roman" w:eastAsia="Times New Roman" w:hAnsi="Times New Roman" w:cs="Times New Roman"/>
          <w:sz w:val="24"/>
          <w:szCs w:val="24"/>
          <w:lang w:val="en-US" w:eastAsia="id-ID"/>
        </w:rPr>
        <w:t xml:space="preserve">Menurut Risdayana Rudding (2023) di dalam hasil penelitiannya menjelaskan bahwa </w:t>
      </w:r>
      <w:r w:rsidR="00792B27">
        <w:rPr>
          <w:rFonts w:ascii="Times New Roman" w:eastAsia="Times New Roman" w:hAnsi="Times New Roman" w:cs="Times New Roman"/>
          <w:sz w:val="24"/>
          <w:szCs w:val="24"/>
          <w:lang w:val="en-US" w:eastAsia="id-ID"/>
        </w:rPr>
        <w:t>p</w:t>
      </w:r>
      <w:r w:rsidRPr="0034789E">
        <w:rPr>
          <w:rFonts w:ascii="Times New Roman" w:eastAsia="Times New Roman" w:hAnsi="Times New Roman" w:cs="Times New Roman"/>
          <w:sz w:val="24"/>
          <w:szCs w:val="24"/>
          <w:lang w:eastAsia="id-ID"/>
        </w:rPr>
        <w:t xml:space="preserve">endidikan Kristen dalam konteks teknologi bukan hanya tentang melarang atau memberikan batasan, tetapi juga tentang membekali </w:t>
      </w:r>
      <w:r w:rsidR="00792B27">
        <w:rPr>
          <w:rFonts w:ascii="Times New Roman" w:eastAsia="Times New Roman" w:hAnsi="Times New Roman" w:cs="Times New Roman"/>
          <w:sz w:val="24"/>
          <w:szCs w:val="24"/>
          <w:lang w:val="en-US" w:eastAsia="id-ID"/>
        </w:rPr>
        <w:t>anak</w:t>
      </w:r>
      <w:r w:rsidRPr="0034789E">
        <w:rPr>
          <w:rFonts w:ascii="Times New Roman" w:eastAsia="Times New Roman" w:hAnsi="Times New Roman" w:cs="Times New Roman"/>
          <w:sz w:val="24"/>
          <w:szCs w:val="24"/>
          <w:lang w:eastAsia="id-ID"/>
        </w:rPr>
        <w:t xml:space="preserve"> dengan pemahaman yang mendalam tentang bagaimana menerapkan nilai-nilai Kristen dalam kehidupan digital mereka.</w:t>
      </w:r>
      <w:proofErr w:type="gramEnd"/>
      <w:r w:rsidR="00AE6D04">
        <w:rPr>
          <w:rStyle w:val="FootnoteReference"/>
          <w:rFonts w:ascii="Times New Roman" w:eastAsia="Times New Roman" w:hAnsi="Times New Roman" w:cs="Times New Roman"/>
          <w:sz w:val="24"/>
          <w:szCs w:val="24"/>
          <w:lang w:eastAsia="id-ID"/>
        </w:rPr>
        <w:footnoteReference w:id="37"/>
      </w:r>
      <w:r w:rsidR="00F21025">
        <w:rPr>
          <w:rFonts w:ascii="Times New Roman" w:eastAsia="Times New Roman" w:hAnsi="Times New Roman" w:cs="Times New Roman"/>
          <w:sz w:val="24"/>
          <w:szCs w:val="24"/>
          <w:lang w:val="en-US" w:eastAsia="id-ID"/>
        </w:rPr>
        <w:t xml:space="preserve"> </w:t>
      </w:r>
      <w:proofErr w:type="gramStart"/>
      <w:r w:rsidR="00F21025">
        <w:rPr>
          <w:rFonts w:ascii="Times New Roman" w:eastAsia="Times New Roman" w:hAnsi="Times New Roman" w:cs="Times New Roman"/>
          <w:sz w:val="24"/>
          <w:szCs w:val="24"/>
          <w:lang w:val="en-US" w:eastAsia="id-ID"/>
        </w:rPr>
        <w:t>Pendidikan Agama Kristen memiliki peranan penting dalam membentuk karakter dan perilaku anak generasi alpha, melalui pendekatan yang relevan dengan keadaan anak dalam pemanfaatan fasilitas teknologi.</w:t>
      </w:r>
      <w:proofErr w:type="gramEnd"/>
      <w:r w:rsidR="00F21025">
        <w:rPr>
          <w:rStyle w:val="FootnoteReference"/>
          <w:rFonts w:ascii="Times New Roman" w:eastAsia="Times New Roman" w:hAnsi="Times New Roman" w:cs="Times New Roman"/>
          <w:sz w:val="24"/>
          <w:szCs w:val="24"/>
          <w:lang w:val="en-US" w:eastAsia="id-ID"/>
        </w:rPr>
        <w:footnoteReference w:id="38"/>
      </w:r>
    </w:p>
    <w:p w14:paraId="343AAC73" w14:textId="33FCFCC3" w:rsidR="006A55DB" w:rsidRDefault="006A55DB" w:rsidP="00AE6D04">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sidRPr="006A55DB">
        <w:rPr>
          <w:rFonts w:ascii="Times New Roman" w:eastAsia="Times New Roman" w:hAnsi="Times New Roman" w:cs="Times New Roman"/>
          <w:sz w:val="24"/>
          <w:szCs w:val="24"/>
          <w:lang w:val="en-US" w:eastAsia="id-ID"/>
        </w:rPr>
        <w:t xml:space="preserve">Nilai atau </w:t>
      </w:r>
      <w:r w:rsidRPr="006A55DB">
        <w:rPr>
          <w:rFonts w:ascii="Times New Roman" w:eastAsia="Times New Roman" w:hAnsi="Times New Roman" w:cs="Times New Roman"/>
          <w:i/>
          <w:sz w:val="24"/>
          <w:szCs w:val="24"/>
          <w:lang w:val="en-US" w:eastAsia="id-ID"/>
        </w:rPr>
        <w:t>value</w:t>
      </w:r>
      <w:r w:rsidRPr="006A55DB">
        <w:rPr>
          <w:rFonts w:ascii="Times New Roman" w:eastAsia="Times New Roman" w:hAnsi="Times New Roman" w:cs="Times New Roman"/>
          <w:sz w:val="24"/>
          <w:szCs w:val="24"/>
          <w:lang w:val="en-US" w:eastAsia="id-ID"/>
        </w:rPr>
        <w:t xml:space="preserve"> adalah karakteristik seseorang yang membuatnya dihargai dan menjadi pedoman dalam bertindak.</w:t>
      </w:r>
      <w:proofErr w:type="gramEnd"/>
      <w:r w:rsidR="00A07410">
        <w:rPr>
          <w:rStyle w:val="FootnoteReference"/>
          <w:rFonts w:ascii="Times New Roman" w:eastAsia="Times New Roman" w:hAnsi="Times New Roman" w:cs="Times New Roman"/>
          <w:sz w:val="24"/>
          <w:szCs w:val="24"/>
          <w:lang w:val="en-US" w:eastAsia="id-ID"/>
        </w:rPr>
        <w:footnoteReference w:id="39"/>
      </w:r>
      <w:r w:rsidRPr="006A55DB">
        <w:rPr>
          <w:rFonts w:ascii="Times New Roman" w:eastAsia="Times New Roman" w:hAnsi="Times New Roman" w:cs="Times New Roman"/>
          <w:sz w:val="24"/>
          <w:szCs w:val="24"/>
          <w:lang w:val="en-US" w:eastAsia="id-ID"/>
        </w:rPr>
        <w:t xml:space="preserve"> </w:t>
      </w:r>
      <w:proofErr w:type="gramStart"/>
      <w:r w:rsidRPr="006A55DB">
        <w:rPr>
          <w:rFonts w:ascii="Times New Roman" w:eastAsia="Times New Roman" w:hAnsi="Times New Roman" w:cs="Times New Roman"/>
          <w:sz w:val="24"/>
          <w:szCs w:val="24"/>
          <w:lang w:val="en-US" w:eastAsia="id-ID"/>
        </w:rPr>
        <w:t>Nilai ini nyata dalam kehidupan sehari-hari dan sering diajarkan kepada anak-anak di sekolah, keluarga, dan gereja.</w:t>
      </w:r>
      <w:proofErr w:type="gramEnd"/>
      <w:r w:rsidRPr="006A55DB">
        <w:rPr>
          <w:rFonts w:ascii="Times New Roman" w:eastAsia="Times New Roman" w:hAnsi="Times New Roman" w:cs="Times New Roman"/>
          <w:sz w:val="24"/>
          <w:szCs w:val="24"/>
          <w:lang w:val="en-US" w:eastAsia="id-ID"/>
        </w:rPr>
        <w:t xml:space="preserve"> </w:t>
      </w:r>
      <w:proofErr w:type="gramStart"/>
      <w:r w:rsidRPr="006A55DB">
        <w:rPr>
          <w:rFonts w:ascii="Times New Roman" w:eastAsia="Times New Roman" w:hAnsi="Times New Roman" w:cs="Times New Roman"/>
          <w:sz w:val="24"/>
          <w:szCs w:val="24"/>
          <w:lang w:val="en-US" w:eastAsia="id-ID"/>
        </w:rPr>
        <w:t xml:space="preserve">Beberapa nilai Kristen yang </w:t>
      </w:r>
      <w:r w:rsidRPr="006A55DB">
        <w:rPr>
          <w:rFonts w:ascii="Times New Roman" w:eastAsia="Times New Roman" w:hAnsi="Times New Roman" w:cs="Times New Roman"/>
          <w:sz w:val="24"/>
          <w:szCs w:val="24"/>
          <w:lang w:val="en-US" w:eastAsia="id-ID"/>
        </w:rPr>
        <w:lastRenderedPageBreak/>
        <w:t>penting, seperti rajin berdoa, rendah hati, jujur, dan toleransi, diungkapkan oleh Marampa dan Stevanus, yang juga menyoroti nilai belas kasih, empati, dan keadilan.</w:t>
      </w:r>
      <w:proofErr w:type="gramEnd"/>
      <w:r w:rsidRPr="006A55DB">
        <w:rPr>
          <w:rFonts w:ascii="Times New Roman" w:eastAsia="Times New Roman" w:hAnsi="Times New Roman" w:cs="Times New Roman"/>
          <w:sz w:val="24"/>
          <w:szCs w:val="24"/>
          <w:lang w:val="en-US" w:eastAsia="id-ID"/>
        </w:rPr>
        <w:t xml:space="preserve"> </w:t>
      </w:r>
      <w:proofErr w:type="gramStart"/>
      <w:r w:rsidRPr="006A55DB">
        <w:rPr>
          <w:rFonts w:ascii="Times New Roman" w:eastAsia="Times New Roman" w:hAnsi="Times New Roman" w:cs="Times New Roman"/>
          <w:sz w:val="24"/>
          <w:szCs w:val="24"/>
          <w:lang w:val="en-US" w:eastAsia="id-ID"/>
        </w:rPr>
        <w:t>Karakter dan nilai-nilai Kristen sangat penting untuk membedakan yang benar dari yang salah.</w:t>
      </w:r>
      <w:proofErr w:type="gramEnd"/>
      <w:r w:rsidR="00CF2D3C">
        <w:rPr>
          <w:rStyle w:val="FootnoteReference"/>
          <w:rFonts w:ascii="Times New Roman" w:eastAsia="Times New Roman" w:hAnsi="Times New Roman" w:cs="Times New Roman"/>
          <w:sz w:val="24"/>
          <w:szCs w:val="24"/>
          <w:lang w:val="en-US" w:eastAsia="id-ID"/>
        </w:rPr>
        <w:footnoteReference w:id="40"/>
      </w:r>
      <w:r w:rsidRPr="006A55DB">
        <w:rPr>
          <w:rFonts w:ascii="Times New Roman" w:eastAsia="Times New Roman" w:hAnsi="Times New Roman" w:cs="Times New Roman"/>
          <w:sz w:val="24"/>
          <w:szCs w:val="24"/>
          <w:lang w:val="en-US" w:eastAsia="id-ID"/>
        </w:rPr>
        <w:t xml:space="preserve"> </w:t>
      </w:r>
      <w:proofErr w:type="gramStart"/>
      <w:r w:rsidRPr="006A55DB">
        <w:rPr>
          <w:rFonts w:ascii="Times New Roman" w:eastAsia="Times New Roman" w:hAnsi="Times New Roman" w:cs="Times New Roman"/>
          <w:sz w:val="24"/>
          <w:szCs w:val="24"/>
          <w:lang w:val="en-US" w:eastAsia="id-ID"/>
        </w:rPr>
        <w:t>Untuk menanamkan nilai-nilai ini, diperlukan interaksi sosial yang baik antara pendidik dan peserta didik, serta role model yang baik agar anak-anak dapat mengaplikasikan nilai-nilai tersebut dalam kehidupan sehari-hari.</w:t>
      </w:r>
      <w:proofErr w:type="gramEnd"/>
    </w:p>
    <w:p w14:paraId="3AF00081" w14:textId="2EE08C48" w:rsidR="00CF2D3C" w:rsidRPr="00CF2D3C" w:rsidRDefault="001A41C9" w:rsidP="00AE6D04">
      <w:pPr>
        <w:pStyle w:val="NoSpacing"/>
        <w:spacing w:line="276" w:lineRule="auto"/>
        <w:ind w:firstLine="709"/>
        <w:jc w:val="both"/>
        <w:rPr>
          <w:rFonts w:ascii="Times New Roman" w:eastAsia="Times New Roman" w:hAnsi="Times New Roman" w:cs="Times New Roman"/>
          <w:sz w:val="24"/>
          <w:szCs w:val="24"/>
          <w:lang w:val="en-US" w:eastAsia="id-ID"/>
        </w:rPr>
      </w:pPr>
      <w:proofErr w:type="gramStart"/>
      <w:r w:rsidRPr="001A41C9">
        <w:rPr>
          <w:rFonts w:ascii="Times New Roman" w:eastAsia="Times New Roman" w:hAnsi="Times New Roman" w:cs="Times New Roman"/>
          <w:sz w:val="24"/>
          <w:szCs w:val="24"/>
          <w:lang w:val="en-US" w:eastAsia="id-ID"/>
        </w:rPr>
        <w:t>Menurut Elfin Warnius Waruwu dan Mozes Lawalata, gereja dan lembaga pendidikan Kristen berupaya membangun paradigma yang mengintegrasikan nilai-nilai agama dengan kemajuan teknologi.</w:t>
      </w:r>
      <w:proofErr w:type="gramEnd"/>
      <w:r w:rsidRPr="001A41C9">
        <w:rPr>
          <w:rFonts w:ascii="Times New Roman" w:eastAsia="Times New Roman" w:hAnsi="Times New Roman" w:cs="Times New Roman"/>
          <w:sz w:val="24"/>
          <w:szCs w:val="24"/>
          <w:lang w:val="en-US" w:eastAsia="id-ID"/>
        </w:rPr>
        <w:t xml:space="preserve"> </w:t>
      </w:r>
      <w:proofErr w:type="gramStart"/>
      <w:r w:rsidRPr="001A41C9">
        <w:rPr>
          <w:rFonts w:ascii="Times New Roman" w:eastAsia="Times New Roman" w:hAnsi="Times New Roman" w:cs="Times New Roman"/>
          <w:sz w:val="24"/>
          <w:szCs w:val="24"/>
          <w:lang w:val="en-US" w:eastAsia="id-ID"/>
        </w:rPr>
        <w:t>Lembaga pendidikan Kristen memiliki tanggung jawab untuk memberikan pemahaman yang lebih mendalam kepada jemaat mengenai dampak teknologi terhadap nilai-nilai moral dan etika.</w:t>
      </w:r>
      <w:proofErr w:type="gramEnd"/>
      <w:r w:rsidRPr="001A41C9">
        <w:rPr>
          <w:rFonts w:ascii="Times New Roman" w:eastAsia="Times New Roman" w:hAnsi="Times New Roman" w:cs="Times New Roman"/>
          <w:sz w:val="24"/>
          <w:szCs w:val="24"/>
          <w:lang w:val="en-US" w:eastAsia="id-ID"/>
        </w:rPr>
        <w:t xml:space="preserve"> </w:t>
      </w:r>
      <w:proofErr w:type="gramStart"/>
      <w:r w:rsidRPr="001A41C9">
        <w:rPr>
          <w:rFonts w:ascii="Times New Roman" w:eastAsia="Times New Roman" w:hAnsi="Times New Roman" w:cs="Times New Roman"/>
          <w:sz w:val="24"/>
          <w:szCs w:val="24"/>
          <w:lang w:val="en-US" w:eastAsia="id-ID"/>
        </w:rPr>
        <w:t>Tujuannya adalah untuk mengembangkan kurikulum yang tidak hanya fokus pada aspek teknis, tetapi juga menjelaskan implikasi etis dari penggunaan teknolo</w:t>
      </w:r>
      <w:r w:rsidR="00DA3302">
        <w:rPr>
          <w:rFonts w:ascii="Times New Roman" w:eastAsia="Times New Roman" w:hAnsi="Times New Roman" w:cs="Times New Roman"/>
          <w:sz w:val="24"/>
          <w:szCs w:val="24"/>
          <w:lang w:val="en-US" w:eastAsia="id-ID"/>
        </w:rPr>
        <w:t>gi dalam kehidupan sehari-hari.</w:t>
      </w:r>
      <w:proofErr w:type="gramEnd"/>
      <w:r w:rsidR="00DA3302">
        <w:rPr>
          <w:rFonts w:ascii="Times New Roman" w:eastAsia="Times New Roman" w:hAnsi="Times New Roman" w:cs="Times New Roman"/>
          <w:sz w:val="24"/>
          <w:szCs w:val="24"/>
          <w:lang w:val="en-US" w:eastAsia="id-ID"/>
        </w:rPr>
        <w:t xml:space="preserve"> </w:t>
      </w:r>
      <w:r w:rsidRPr="001A41C9">
        <w:rPr>
          <w:rFonts w:ascii="Times New Roman" w:eastAsia="Times New Roman" w:hAnsi="Times New Roman" w:cs="Times New Roman"/>
          <w:sz w:val="24"/>
          <w:szCs w:val="24"/>
          <w:lang w:val="en-US" w:eastAsia="id-ID"/>
        </w:rPr>
        <w:t xml:space="preserve">Pemahaman tentang teknologi di lembaga-lembaga Kristen harus meningkatkan kesadaran </w:t>
      </w:r>
      <w:proofErr w:type="gramStart"/>
      <w:r w:rsidRPr="001A41C9">
        <w:rPr>
          <w:rFonts w:ascii="Times New Roman" w:eastAsia="Times New Roman" w:hAnsi="Times New Roman" w:cs="Times New Roman"/>
          <w:sz w:val="24"/>
          <w:szCs w:val="24"/>
          <w:lang w:val="en-US" w:eastAsia="id-ID"/>
        </w:rPr>
        <w:t>akan</w:t>
      </w:r>
      <w:proofErr w:type="gramEnd"/>
      <w:r w:rsidRPr="001A41C9">
        <w:rPr>
          <w:rFonts w:ascii="Times New Roman" w:eastAsia="Times New Roman" w:hAnsi="Times New Roman" w:cs="Times New Roman"/>
          <w:sz w:val="24"/>
          <w:szCs w:val="24"/>
          <w:lang w:val="en-US" w:eastAsia="id-ID"/>
        </w:rPr>
        <w:t xml:space="preserve"> pentingnya etika dalam i</w:t>
      </w:r>
      <w:r>
        <w:rPr>
          <w:rFonts w:ascii="Times New Roman" w:eastAsia="Times New Roman" w:hAnsi="Times New Roman" w:cs="Times New Roman"/>
          <w:sz w:val="24"/>
          <w:szCs w:val="24"/>
          <w:lang w:val="en-US" w:eastAsia="id-ID"/>
        </w:rPr>
        <w:t>novasi dan penggunaan teknologi</w:t>
      </w:r>
      <w:r w:rsidR="00CF2D3C" w:rsidRPr="00CF2D3C">
        <w:rPr>
          <w:rFonts w:ascii="Times New Roman" w:eastAsia="Times New Roman" w:hAnsi="Times New Roman" w:cs="Times New Roman"/>
          <w:sz w:val="24"/>
          <w:szCs w:val="24"/>
          <w:lang w:eastAsia="id-ID"/>
        </w:rPr>
        <w:t>.</w:t>
      </w:r>
      <w:r w:rsidR="00CF2D3C">
        <w:rPr>
          <w:rStyle w:val="FootnoteReference"/>
          <w:rFonts w:ascii="Times New Roman" w:eastAsia="Times New Roman" w:hAnsi="Times New Roman" w:cs="Times New Roman"/>
          <w:sz w:val="24"/>
          <w:szCs w:val="24"/>
          <w:lang w:eastAsia="id-ID"/>
        </w:rPr>
        <w:footnoteReference w:id="41"/>
      </w:r>
    </w:p>
    <w:p w14:paraId="63FE3FA1" w14:textId="77777777" w:rsidR="00D01CC5" w:rsidRPr="00D01CC5" w:rsidRDefault="00D01CC5" w:rsidP="00AE6D04">
      <w:pPr>
        <w:pStyle w:val="NoSpacing"/>
        <w:spacing w:line="276" w:lineRule="auto"/>
        <w:ind w:firstLine="709"/>
        <w:jc w:val="both"/>
        <w:rPr>
          <w:rFonts w:ascii="Times New Roman" w:eastAsia="Times New Roman" w:hAnsi="Times New Roman" w:cs="Times New Roman"/>
          <w:sz w:val="24"/>
          <w:szCs w:val="24"/>
          <w:lang w:val="en-US" w:eastAsia="id-ID"/>
        </w:rPr>
      </w:pPr>
    </w:p>
    <w:p w14:paraId="623E3163" w14:textId="767BB8F9" w:rsidR="009318C6" w:rsidRPr="005D16B7" w:rsidRDefault="009318C6" w:rsidP="00887C2E">
      <w:pPr>
        <w:pStyle w:val="NoSpacing"/>
        <w:spacing w:line="276" w:lineRule="auto"/>
        <w:ind w:left="567"/>
        <w:rPr>
          <w:rFonts w:ascii="Times New Roman" w:eastAsia="Times New Roman" w:hAnsi="Times New Roman" w:cs="Times New Roman"/>
          <w:b/>
          <w:i/>
          <w:sz w:val="24"/>
          <w:szCs w:val="24"/>
          <w:lang w:val="en-US" w:eastAsia="id-ID"/>
        </w:rPr>
      </w:pPr>
      <w:r w:rsidRPr="005D16B7">
        <w:rPr>
          <w:rFonts w:ascii="Times New Roman" w:eastAsia="Times New Roman" w:hAnsi="Times New Roman" w:cs="Times New Roman"/>
          <w:b/>
          <w:i/>
          <w:sz w:val="24"/>
          <w:szCs w:val="24"/>
          <w:lang w:val="en-US" w:eastAsia="id-ID"/>
        </w:rPr>
        <w:t xml:space="preserve">Membangun </w:t>
      </w:r>
      <w:r w:rsidR="005D16B7">
        <w:rPr>
          <w:rFonts w:ascii="Times New Roman" w:eastAsia="Times New Roman" w:hAnsi="Times New Roman" w:cs="Times New Roman"/>
          <w:b/>
          <w:i/>
          <w:sz w:val="24"/>
          <w:szCs w:val="24"/>
          <w:lang w:val="en-US" w:eastAsia="id-ID"/>
        </w:rPr>
        <w:t>Program Gereja y</w:t>
      </w:r>
      <w:r w:rsidR="00563547" w:rsidRPr="005D16B7">
        <w:rPr>
          <w:rFonts w:ascii="Times New Roman" w:eastAsia="Times New Roman" w:hAnsi="Times New Roman" w:cs="Times New Roman"/>
          <w:b/>
          <w:i/>
          <w:sz w:val="24"/>
          <w:szCs w:val="24"/>
          <w:lang w:val="en-US" w:eastAsia="id-ID"/>
        </w:rPr>
        <w:t>ang Rel</w:t>
      </w:r>
      <w:r w:rsidR="005D16B7">
        <w:rPr>
          <w:rFonts w:ascii="Times New Roman" w:eastAsia="Times New Roman" w:hAnsi="Times New Roman" w:cs="Times New Roman"/>
          <w:b/>
          <w:i/>
          <w:sz w:val="24"/>
          <w:szCs w:val="24"/>
          <w:lang w:val="en-US" w:eastAsia="id-ID"/>
        </w:rPr>
        <w:t>evan d</w:t>
      </w:r>
      <w:r w:rsidR="00563547" w:rsidRPr="005D16B7">
        <w:rPr>
          <w:rFonts w:ascii="Times New Roman" w:eastAsia="Times New Roman" w:hAnsi="Times New Roman" w:cs="Times New Roman"/>
          <w:b/>
          <w:i/>
          <w:sz w:val="24"/>
          <w:szCs w:val="24"/>
          <w:lang w:val="en-US" w:eastAsia="id-ID"/>
        </w:rPr>
        <w:t xml:space="preserve">an Menarik </w:t>
      </w:r>
      <w:r w:rsidR="005D16B7">
        <w:rPr>
          <w:rFonts w:ascii="Times New Roman" w:eastAsia="Times New Roman" w:hAnsi="Times New Roman" w:cs="Times New Roman"/>
          <w:b/>
          <w:i/>
          <w:sz w:val="24"/>
          <w:szCs w:val="24"/>
          <w:lang w:val="en-US" w:eastAsia="id-ID"/>
        </w:rPr>
        <w:t>bagi Generasi Alpha</w:t>
      </w:r>
    </w:p>
    <w:p w14:paraId="14991C52" w14:textId="278CEAB6" w:rsidR="00197464" w:rsidRPr="00197464" w:rsidRDefault="00197464" w:rsidP="00197464">
      <w:pPr>
        <w:pStyle w:val="NoSpacing"/>
        <w:ind w:firstLine="709"/>
        <w:jc w:val="both"/>
        <w:rPr>
          <w:rFonts w:ascii="Times New Roman" w:eastAsia="Times New Roman" w:hAnsi="Times New Roman" w:cs="Times New Roman"/>
          <w:sz w:val="24"/>
          <w:szCs w:val="24"/>
          <w:lang w:val="en-US" w:eastAsia="id-ID"/>
        </w:rPr>
      </w:pPr>
      <w:proofErr w:type="gramStart"/>
      <w:r>
        <w:rPr>
          <w:rFonts w:ascii="Times New Roman" w:eastAsia="Times New Roman" w:hAnsi="Times New Roman" w:cs="Times New Roman"/>
          <w:sz w:val="24"/>
          <w:szCs w:val="24"/>
          <w:lang w:val="en-US" w:eastAsia="id-ID"/>
        </w:rPr>
        <w:t>Hasil penelitian Christina Anita, dkk (2024), Generasi alpha</w:t>
      </w:r>
      <w:r w:rsidRPr="00197464">
        <w:rPr>
          <w:rFonts w:ascii="Times New Roman" w:eastAsia="Times New Roman" w:hAnsi="Times New Roman" w:cs="Times New Roman"/>
          <w:sz w:val="24"/>
          <w:szCs w:val="24"/>
          <w:lang w:val="en-US" w:eastAsia="id-ID"/>
        </w:rPr>
        <w:t xml:space="preserve"> merupakan generasi penerus dan aset berharga bagi orang tua, gereja, dan masyarakat.</w:t>
      </w:r>
      <w:proofErr w:type="gramEnd"/>
      <w:r w:rsidRPr="00197464">
        <w:rPr>
          <w:rFonts w:ascii="Times New Roman" w:eastAsia="Times New Roman" w:hAnsi="Times New Roman" w:cs="Times New Roman"/>
          <w:sz w:val="24"/>
          <w:szCs w:val="24"/>
          <w:lang w:val="en-US" w:eastAsia="id-ID"/>
        </w:rPr>
        <w:t xml:space="preserve"> Masa depan generasi Alpha sangat bergantung pada peran orang tua, gereja, dan masyarakat dalam 30 hingga 50 tahun ke depan.</w:t>
      </w:r>
      <w:r>
        <w:rPr>
          <w:rStyle w:val="FootnoteReference"/>
          <w:rFonts w:ascii="Times New Roman" w:eastAsia="Times New Roman" w:hAnsi="Times New Roman" w:cs="Times New Roman"/>
          <w:sz w:val="24"/>
          <w:szCs w:val="24"/>
          <w:lang w:val="en-US" w:eastAsia="id-ID"/>
        </w:rPr>
        <w:footnoteReference w:id="42"/>
      </w:r>
      <w:r>
        <w:rPr>
          <w:rFonts w:ascii="Times New Roman" w:eastAsia="Times New Roman" w:hAnsi="Times New Roman" w:cs="Times New Roman"/>
          <w:sz w:val="24"/>
          <w:szCs w:val="24"/>
          <w:lang w:val="en-US" w:eastAsia="id-ID"/>
        </w:rPr>
        <w:t xml:space="preserve"> </w:t>
      </w:r>
      <w:proofErr w:type="gramStart"/>
      <w:r w:rsidR="000614FE" w:rsidRPr="000614FE">
        <w:rPr>
          <w:rFonts w:ascii="Times New Roman" w:eastAsia="Times New Roman" w:hAnsi="Times New Roman" w:cs="Times New Roman"/>
          <w:sz w:val="24"/>
          <w:szCs w:val="24"/>
          <w:lang w:val="en-US" w:eastAsia="id-ID"/>
        </w:rPr>
        <w:t>Gereja memiliki peran krusial dalam mengembangkan potensi anak-anak</w:t>
      </w:r>
      <w:r>
        <w:rPr>
          <w:rFonts w:ascii="Times New Roman" w:eastAsia="Times New Roman" w:hAnsi="Times New Roman" w:cs="Times New Roman"/>
          <w:sz w:val="24"/>
          <w:szCs w:val="24"/>
          <w:lang w:val="en-US" w:eastAsia="id-ID"/>
        </w:rPr>
        <w:t>.</w:t>
      </w:r>
      <w:proofErr w:type="gramEnd"/>
      <w:r>
        <w:rPr>
          <w:rFonts w:ascii="Times New Roman" w:eastAsia="Times New Roman" w:hAnsi="Times New Roman" w:cs="Times New Roman"/>
          <w:sz w:val="24"/>
          <w:szCs w:val="24"/>
          <w:lang w:val="en-US" w:eastAsia="id-ID"/>
        </w:rPr>
        <w:t xml:space="preserve"> Gereja s</w:t>
      </w:r>
      <w:r w:rsidR="000614FE" w:rsidRPr="000614FE">
        <w:rPr>
          <w:rFonts w:ascii="Times New Roman" w:eastAsia="Times New Roman" w:hAnsi="Times New Roman" w:cs="Times New Roman"/>
          <w:sz w:val="24"/>
          <w:szCs w:val="24"/>
          <w:lang w:val="en-US" w:eastAsia="id-ID"/>
        </w:rPr>
        <w:t xml:space="preserve">ebagai tempat bagi anak untuk berkembang, gereja berfungsi sebagai wadah yang mendukung pertumbuhan mereka, sehingga anak-anak ini </w:t>
      </w:r>
      <w:proofErr w:type="gramStart"/>
      <w:r w:rsidR="000614FE" w:rsidRPr="000614FE">
        <w:rPr>
          <w:rFonts w:ascii="Times New Roman" w:eastAsia="Times New Roman" w:hAnsi="Times New Roman" w:cs="Times New Roman"/>
          <w:sz w:val="24"/>
          <w:szCs w:val="24"/>
          <w:lang w:val="en-US" w:eastAsia="id-ID"/>
        </w:rPr>
        <w:t>akan</w:t>
      </w:r>
      <w:proofErr w:type="gramEnd"/>
      <w:r w:rsidR="000614FE" w:rsidRPr="000614FE">
        <w:rPr>
          <w:rFonts w:ascii="Times New Roman" w:eastAsia="Times New Roman" w:hAnsi="Times New Roman" w:cs="Times New Roman"/>
          <w:sz w:val="24"/>
          <w:szCs w:val="24"/>
          <w:lang w:val="en-US" w:eastAsia="id-ID"/>
        </w:rPr>
        <w:t xml:space="preserve"> menjadi generasi penerus gereja di masa depan.</w:t>
      </w:r>
      <w:r>
        <w:rPr>
          <w:rStyle w:val="FootnoteReference"/>
          <w:rFonts w:ascii="Times New Roman" w:eastAsia="Times New Roman" w:hAnsi="Times New Roman" w:cs="Times New Roman"/>
          <w:sz w:val="24"/>
          <w:szCs w:val="24"/>
          <w:lang w:val="en-US" w:eastAsia="id-ID"/>
        </w:rPr>
        <w:footnoteReference w:id="43"/>
      </w:r>
      <w:r>
        <w:rPr>
          <w:rFonts w:ascii="Times New Roman" w:eastAsia="Times New Roman" w:hAnsi="Times New Roman" w:cs="Times New Roman"/>
          <w:sz w:val="24"/>
          <w:szCs w:val="24"/>
          <w:lang w:val="en-US" w:eastAsia="id-ID"/>
        </w:rPr>
        <w:t xml:space="preserve"> Program gereja berorientasi pada p</w:t>
      </w:r>
      <w:r w:rsidRPr="00197464">
        <w:rPr>
          <w:rFonts w:ascii="Times New Roman" w:eastAsia="Times New Roman" w:hAnsi="Times New Roman" w:cs="Times New Roman"/>
          <w:sz w:val="24"/>
          <w:szCs w:val="24"/>
          <w:lang w:val="en-US" w:eastAsia="id-ID"/>
        </w:rPr>
        <w:t xml:space="preserve">engembangan karakter generasi </w:t>
      </w:r>
      <w:proofErr w:type="gramStart"/>
      <w:r w:rsidRPr="00197464">
        <w:rPr>
          <w:rFonts w:ascii="Times New Roman" w:eastAsia="Times New Roman" w:hAnsi="Times New Roman" w:cs="Times New Roman"/>
          <w:sz w:val="24"/>
          <w:szCs w:val="24"/>
          <w:lang w:val="en-US" w:eastAsia="id-ID"/>
        </w:rPr>
        <w:t xml:space="preserve">alpha </w:t>
      </w:r>
      <w:r>
        <w:rPr>
          <w:rFonts w:ascii="Times New Roman" w:eastAsia="Times New Roman" w:hAnsi="Times New Roman" w:cs="Times New Roman"/>
          <w:sz w:val="24"/>
          <w:szCs w:val="24"/>
          <w:lang w:val="en-US" w:eastAsia="id-ID"/>
        </w:rPr>
        <w:t xml:space="preserve"> </w:t>
      </w:r>
      <w:r w:rsidRPr="00197464">
        <w:rPr>
          <w:rFonts w:ascii="Times New Roman" w:eastAsia="Times New Roman" w:hAnsi="Times New Roman" w:cs="Times New Roman"/>
          <w:sz w:val="24"/>
          <w:szCs w:val="24"/>
          <w:lang w:val="en-US" w:eastAsia="id-ID"/>
        </w:rPr>
        <w:t>m</w:t>
      </w:r>
      <w:r>
        <w:rPr>
          <w:rFonts w:ascii="Times New Roman" w:eastAsia="Times New Roman" w:hAnsi="Times New Roman" w:cs="Times New Roman"/>
          <w:sz w:val="24"/>
          <w:szCs w:val="24"/>
          <w:lang w:val="en-US" w:eastAsia="id-ID"/>
        </w:rPr>
        <w:t>elalui</w:t>
      </w:r>
      <w:proofErr w:type="gramEnd"/>
      <w:r>
        <w:rPr>
          <w:rFonts w:ascii="Times New Roman" w:eastAsia="Times New Roman" w:hAnsi="Times New Roman" w:cs="Times New Roman"/>
          <w:sz w:val="24"/>
          <w:szCs w:val="24"/>
          <w:lang w:val="en-US" w:eastAsia="id-ID"/>
        </w:rPr>
        <w:t xml:space="preserve"> pendampingan kreativitas.</w:t>
      </w:r>
      <w:r>
        <w:rPr>
          <w:rStyle w:val="FootnoteReference"/>
          <w:rFonts w:ascii="Times New Roman" w:eastAsia="Times New Roman" w:hAnsi="Times New Roman" w:cs="Times New Roman"/>
          <w:sz w:val="24"/>
          <w:szCs w:val="24"/>
          <w:lang w:val="en-US" w:eastAsia="id-ID"/>
        </w:rPr>
        <w:footnoteReference w:id="44"/>
      </w:r>
      <w:r>
        <w:rPr>
          <w:rFonts w:ascii="Times New Roman" w:eastAsia="Times New Roman" w:hAnsi="Times New Roman" w:cs="Times New Roman"/>
          <w:sz w:val="24"/>
          <w:szCs w:val="24"/>
          <w:lang w:val="en-US" w:eastAsia="id-ID"/>
        </w:rPr>
        <w:t xml:space="preserve"> Gereja haruslah melakukan o</w:t>
      </w:r>
      <w:r>
        <w:rPr>
          <w:rFonts w:ascii="Times New Roman" w:eastAsia="Times New Roman" w:hAnsi="Times New Roman" w:cs="Times New Roman"/>
          <w:sz w:val="24"/>
          <w:szCs w:val="24"/>
          <w:lang w:eastAsia="id-ID"/>
        </w:rPr>
        <w:t xml:space="preserve">ptimalisasi pendidikan </w:t>
      </w:r>
      <w:r>
        <w:rPr>
          <w:rFonts w:ascii="Times New Roman" w:eastAsia="Times New Roman" w:hAnsi="Times New Roman" w:cs="Times New Roman"/>
          <w:sz w:val="24"/>
          <w:szCs w:val="24"/>
          <w:lang w:val="en-US" w:eastAsia="id-ID"/>
        </w:rPr>
        <w:t>K</w:t>
      </w:r>
      <w:r w:rsidRPr="00197464">
        <w:rPr>
          <w:rFonts w:ascii="Times New Roman" w:eastAsia="Times New Roman" w:hAnsi="Times New Roman" w:cs="Times New Roman"/>
          <w:sz w:val="24"/>
          <w:szCs w:val="24"/>
          <w:lang w:eastAsia="id-ID"/>
        </w:rPr>
        <w:t>risten</w:t>
      </w:r>
      <w:r>
        <w:rPr>
          <w:rFonts w:ascii="Times New Roman" w:eastAsia="Times New Roman" w:hAnsi="Times New Roman" w:cs="Times New Roman"/>
          <w:sz w:val="24"/>
          <w:szCs w:val="24"/>
          <w:lang w:val="en-US" w:eastAsia="id-ID"/>
        </w:rPr>
        <w:t xml:space="preserve"> dan t</w:t>
      </w:r>
      <w:r w:rsidRPr="00197464">
        <w:rPr>
          <w:rFonts w:ascii="Times New Roman" w:eastAsia="Times New Roman" w:hAnsi="Times New Roman" w:cs="Times New Roman"/>
          <w:sz w:val="24"/>
          <w:szCs w:val="24"/>
          <w:lang w:eastAsia="id-ID"/>
        </w:rPr>
        <w:t xml:space="preserve">ransformasi </w:t>
      </w:r>
      <w:r>
        <w:rPr>
          <w:rFonts w:ascii="Times New Roman" w:eastAsia="Times New Roman" w:hAnsi="Times New Roman" w:cs="Times New Roman"/>
          <w:sz w:val="24"/>
          <w:szCs w:val="24"/>
          <w:lang w:val="en-US" w:eastAsia="id-ID"/>
        </w:rPr>
        <w:t xml:space="preserve">terhadap </w:t>
      </w:r>
      <w:r w:rsidRPr="00197464">
        <w:rPr>
          <w:rFonts w:ascii="Times New Roman" w:eastAsia="Times New Roman" w:hAnsi="Times New Roman" w:cs="Times New Roman"/>
          <w:sz w:val="24"/>
          <w:szCs w:val="24"/>
          <w:lang w:eastAsia="id-ID"/>
        </w:rPr>
        <w:t xml:space="preserve">pelaksanaan pelayanan </w:t>
      </w:r>
      <w:r>
        <w:rPr>
          <w:rFonts w:ascii="Times New Roman" w:eastAsia="Times New Roman" w:hAnsi="Times New Roman" w:cs="Times New Roman"/>
          <w:sz w:val="24"/>
          <w:szCs w:val="24"/>
          <w:lang w:val="en-US" w:eastAsia="id-ID"/>
        </w:rPr>
        <w:t>bagi anak generasi alpha</w:t>
      </w:r>
      <w:r w:rsidRPr="00197464">
        <w:rPr>
          <w:rFonts w:ascii="Times New Roman" w:eastAsia="Times New Roman" w:hAnsi="Times New Roman" w:cs="Times New Roman"/>
          <w:sz w:val="24"/>
          <w:szCs w:val="24"/>
          <w:lang w:eastAsia="id-ID"/>
        </w:rPr>
        <w:t xml:space="preserve"> di lingkungan gereja</w:t>
      </w:r>
      <w:r>
        <w:rPr>
          <w:rFonts w:ascii="Times New Roman" w:eastAsia="Times New Roman" w:hAnsi="Times New Roman" w:cs="Times New Roman"/>
          <w:sz w:val="24"/>
          <w:szCs w:val="24"/>
          <w:lang w:val="en-US" w:eastAsia="id-ID"/>
        </w:rPr>
        <w:t xml:space="preserve">, sebagai upaya </w:t>
      </w:r>
      <w:r>
        <w:rPr>
          <w:rFonts w:ascii="Times New Roman" w:eastAsia="Times New Roman" w:hAnsi="Times New Roman" w:cs="Times New Roman"/>
          <w:sz w:val="24"/>
          <w:szCs w:val="24"/>
          <w:lang w:eastAsia="id-ID"/>
        </w:rPr>
        <w:t xml:space="preserve">memenuhi kebutuhan pendidikan </w:t>
      </w:r>
      <w:r>
        <w:rPr>
          <w:rFonts w:ascii="Times New Roman" w:eastAsia="Times New Roman" w:hAnsi="Times New Roman" w:cs="Times New Roman"/>
          <w:sz w:val="24"/>
          <w:szCs w:val="24"/>
          <w:lang w:val="en-US" w:eastAsia="id-ID"/>
        </w:rPr>
        <w:t>K</w:t>
      </w:r>
      <w:r w:rsidRPr="00197464">
        <w:rPr>
          <w:rFonts w:ascii="Times New Roman" w:eastAsia="Times New Roman" w:hAnsi="Times New Roman" w:cs="Times New Roman"/>
          <w:sz w:val="24"/>
          <w:szCs w:val="24"/>
          <w:lang w:eastAsia="id-ID"/>
        </w:rPr>
        <w:t>risten anak</w:t>
      </w:r>
      <w:r>
        <w:rPr>
          <w:rFonts w:ascii="Times New Roman" w:eastAsia="Times New Roman" w:hAnsi="Times New Roman" w:cs="Times New Roman"/>
          <w:sz w:val="24"/>
          <w:szCs w:val="24"/>
          <w:lang w:eastAsia="id-ID"/>
        </w:rPr>
        <w:t xml:space="preserve"> </w:t>
      </w:r>
      <w:proofErr w:type="gramStart"/>
      <w:r>
        <w:rPr>
          <w:rFonts w:ascii="Times New Roman" w:eastAsia="Times New Roman" w:hAnsi="Times New Roman" w:cs="Times New Roman"/>
          <w:sz w:val="24"/>
          <w:szCs w:val="24"/>
          <w:lang w:eastAsia="id-ID"/>
        </w:rPr>
        <w:t>usia</w:t>
      </w:r>
      <w:proofErr w:type="gramEnd"/>
      <w:r>
        <w:rPr>
          <w:rFonts w:ascii="Times New Roman" w:eastAsia="Times New Roman" w:hAnsi="Times New Roman" w:cs="Times New Roman"/>
          <w:sz w:val="24"/>
          <w:szCs w:val="24"/>
          <w:lang w:eastAsia="id-ID"/>
        </w:rPr>
        <w:t xml:space="preserve"> dini di lingkungan gereja</w:t>
      </w:r>
      <w:r>
        <w:rPr>
          <w:rFonts w:ascii="Times New Roman" w:eastAsia="Times New Roman" w:hAnsi="Times New Roman" w:cs="Times New Roman"/>
          <w:sz w:val="24"/>
          <w:szCs w:val="24"/>
          <w:lang w:val="en-US" w:eastAsia="id-ID"/>
        </w:rPr>
        <w:t xml:space="preserve"> dengan merancang program gereja</w:t>
      </w:r>
      <w:r w:rsidR="004A106F">
        <w:rPr>
          <w:rFonts w:ascii="Times New Roman" w:eastAsia="Times New Roman" w:hAnsi="Times New Roman" w:cs="Times New Roman"/>
          <w:sz w:val="24"/>
          <w:szCs w:val="24"/>
          <w:lang w:val="en-US" w:eastAsia="id-ID"/>
        </w:rPr>
        <w:t>, serta relvan dengan kehidupan anak gererasi alpha.</w:t>
      </w:r>
      <w:r w:rsidR="00E06DCD">
        <w:rPr>
          <w:rStyle w:val="FootnoteReference"/>
          <w:rFonts w:ascii="Times New Roman" w:eastAsia="Times New Roman" w:hAnsi="Times New Roman" w:cs="Times New Roman"/>
          <w:sz w:val="24"/>
          <w:szCs w:val="24"/>
          <w:lang w:val="en-US" w:eastAsia="id-ID"/>
        </w:rPr>
        <w:footnoteReference w:id="45"/>
      </w:r>
    </w:p>
    <w:p w14:paraId="06F97EC1" w14:textId="3BACB639" w:rsidR="009318C6" w:rsidRPr="000614FE" w:rsidRDefault="00E06DCD" w:rsidP="000614FE">
      <w:pPr>
        <w:pStyle w:val="NoSpacing"/>
        <w:spacing w:line="276" w:lineRule="auto"/>
        <w:ind w:firstLine="709"/>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 xml:space="preserve">Pandangan peneliti berdasarkan uraian diatas, </w:t>
      </w:r>
      <w:r w:rsidRPr="00E06DCD">
        <w:rPr>
          <w:rFonts w:ascii="Times New Roman" w:eastAsia="Times New Roman" w:hAnsi="Times New Roman" w:cs="Times New Roman"/>
          <w:sz w:val="24"/>
          <w:szCs w:val="24"/>
          <w:lang w:val="en-US" w:eastAsia="id-ID"/>
        </w:rPr>
        <w:t xml:space="preserve">generasi alpha merupakan aset berharga bagi orang tua, gereja, dan masyarakat, dan masa depan mereka sangat bergantung pada peran </w:t>
      </w:r>
      <w:r w:rsidRPr="00E06DCD">
        <w:rPr>
          <w:rFonts w:ascii="Times New Roman" w:eastAsia="Times New Roman" w:hAnsi="Times New Roman" w:cs="Times New Roman"/>
          <w:sz w:val="24"/>
          <w:szCs w:val="24"/>
          <w:lang w:val="en-US" w:eastAsia="id-ID"/>
        </w:rPr>
        <w:lastRenderedPageBreak/>
        <w:t xml:space="preserve">aktif ketiga pihak ini. </w:t>
      </w:r>
      <w:proofErr w:type="gramStart"/>
      <w:r w:rsidRPr="00E06DCD">
        <w:rPr>
          <w:rFonts w:ascii="Times New Roman" w:eastAsia="Times New Roman" w:hAnsi="Times New Roman" w:cs="Times New Roman"/>
          <w:sz w:val="24"/>
          <w:szCs w:val="24"/>
          <w:lang w:val="en-US" w:eastAsia="id-ID"/>
        </w:rPr>
        <w:t>Gereja memiliki peran penting dalam mengembangkan potensi anak-anak dan berfungsi sebagai wadah untuk pertumbuhan mereka.</w:t>
      </w:r>
      <w:proofErr w:type="gramEnd"/>
      <w:r w:rsidRPr="00E06DCD">
        <w:rPr>
          <w:rFonts w:ascii="Times New Roman" w:eastAsia="Times New Roman" w:hAnsi="Times New Roman" w:cs="Times New Roman"/>
          <w:sz w:val="24"/>
          <w:szCs w:val="24"/>
          <w:lang w:val="en-US" w:eastAsia="id-ID"/>
        </w:rPr>
        <w:t xml:space="preserve"> Oleh karena itu, program gereja perlu fokus pada pengembangan karakter melalui pendampingan kreativitas, serta mengoptimalkan pendidikan Kristen dan transformasi dalam pelaksanaan pelayanan untuk memenuhi kebutuhan pendidikan anak </w:t>
      </w:r>
      <w:proofErr w:type="gramStart"/>
      <w:r w:rsidRPr="00E06DCD">
        <w:rPr>
          <w:rFonts w:ascii="Times New Roman" w:eastAsia="Times New Roman" w:hAnsi="Times New Roman" w:cs="Times New Roman"/>
          <w:sz w:val="24"/>
          <w:szCs w:val="24"/>
          <w:lang w:val="en-US" w:eastAsia="id-ID"/>
        </w:rPr>
        <w:t>usia</w:t>
      </w:r>
      <w:proofErr w:type="gramEnd"/>
      <w:r w:rsidRPr="00E06DCD">
        <w:rPr>
          <w:rFonts w:ascii="Times New Roman" w:eastAsia="Times New Roman" w:hAnsi="Times New Roman" w:cs="Times New Roman"/>
          <w:sz w:val="24"/>
          <w:szCs w:val="24"/>
          <w:lang w:val="en-US" w:eastAsia="id-ID"/>
        </w:rPr>
        <w:t xml:space="preserve"> dini secara relevan.</w:t>
      </w:r>
    </w:p>
    <w:p w14:paraId="1048B0E1" w14:textId="77777777" w:rsidR="000614FE" w:rsidRPr="009318C6" w:rsidRDefault="000614FE" w:rsidP="001A2FE5">
      <w:pPr>
        <w:pStyle w:val="NoSpacing"/>
        <w:spacing w:line="276" w:lineRule="auto"/>
        <w:rPr>
          <w:rFonts w:ascii="Times New Roman" w:eastAsia="Times New Roman" w:hAnsi="Times New Roman" w:cs="Times New Roman"/>
          <w:sz w:val="24"/>
          <w:szCs w:val="24"/>
          <w:lang w:val="en-US" w:eastAsia="id-ID"/>
        </w:rPr>
      </w:pPr>
    </w:p>
    <w:p w14:paraId="2C807926" w14:textId="5653F2BB" w:rsidR="009318C6" w:rsidRPr="009318C6" w:rsidRDefault="001A2FE5" w:rsidP="001A2FE5">
      <w:pPr>
        <w:pStyle w:val="NoSpacing"/>
        <w:spacing w:line="276" w:lineRule="auto"/>
        <w:jc w:val="both"/>
        <w:rPr>
          <w:rFonts w:ascii="Times New Roman" w:eastAsia="Times New Roman" w:hAnsi="Times New Roman" w:cs="Times New Roman"/>
          <w:b/>
          <w:sz w:val="24"/>
          <w:szCs w:val="24"/>
          <w:lang w:val="en-US" w:eastAsia="id-ID"/>
        </w:rPr>
      </w:pPr>
      <w:r w:rsidRPr="009318C6">
        <w:rPr>
          <w:rFonts w:ascii="Times New Roman" w:eastAsia="Times New Roman" w:hAnsi="Times New Roman" w:cs="Times New Roman"/>
          <w:b/>
          <w:sz w:val="24"/>
          <w:szCs w:val="24"/>
          <w:lang w:val="en-US" w:eastAsia="id-ID"/>
        </w:rPr>
        <w:t>KESIMPULAN</w:t>
      </w:r>
    </w:p>
    <w:p w14:paraId="7C410092" w14:textId="072FA247" w:rsidR="00B43F7F" w:rsidRDefault="007D1EB5" w:rsidP="007D1EB5">
      <w:pPr>
        <w:pStyle w:val="NoSpacing"/>
        <w:spacing w:line="300" w:lineRule="auto"/>
        <w:ind w:firstLine="709"/>
        <w:jc w:val="both"/>
        <w:rPr>
          <w:rFonts w:ascii="Times New Roman" w:eastAsia="Times New Roman" w:hAnsi="Times New Roman" w:cs="Times New Roman"/>
          <w:sz w:val="24"/>
          <w:szCs w:val="24"/>
          <w:lang w:val="en-US" w:eastAsia="id-ID"/>
        </w:rPr>
      </w:pPr>
      <w:proofErr w:type="gramStart"/>
      <w:r w:rsidRPr="007D1EB5">
        <w:rPr>
          <w:rFonts w:ascii="Times New Roman" w:eastAsia="Times New Roman" w:hAnsi="Times New Roman" w:cs="Times New Roman"/>
          <w:sz w:val="24"/>
          <w:szCs w:val="24"/>
          <w:lang w:val="en-US" w:eastAsia="id-ID"/>
        </w:rPr>
        <w:t>Penelitian ini menunjukkan bahwa Generasi Alpha menghadapi berbagai tantangan yang kompleks, termasuk krisis identitas, dampak media sosial, dan pergeseran nilai-nilai spiritual.</w:t>
      </w:r>
      <w:proofErr w:type="gramEnd"/>
      <w:r w:rsidRPr="007D1EB5">
        <w:rPr>
          <w:rFonts w:ascii="Times New Roman" w:eastAsia="Times New Roman" w:hAnsi="Times New Roman" w:cs="Times New Roman"/>
          <w:sz w:val="24"/>
          <w:szCs w:val="24"/>
          <w:lang w:val="en-US" w:eastAsia="id-ID"/>
        </w:rPr>
        <w:t xml:space="preserve"> </w:t>
      </w:r>
      <w:proofErr w:type="gramStart"/>
      <w:r w:rsidRPr="007D1EB5">
        <w:rPr>
          <w:rFonts w:ascii="Times New Roman" w:eastAsia="Times New Roman" w:hAnsi="Times New Roman" w:cs="Times New Roman"/>
          <w:sz w:val="24"/>
          <w:szCs w:val="24"/>
          <w:lang w:val="en-US" w:eastAsia="id-ID"/>
        </w:rPr>
        <w:t>Krisis identitas di kalangan anak-anak ini diperburuk oleh kurangnya dasar yang kuat dalam iman, di tengah pengaruh negatif dari media sosial dan nilai-nilai yang bertentangan dengan ajaran Kristen.</w:t>
      </w:r>
      <w:proofErr w:type="gramEnd"/>
      <w:r w:rsidRPr="007D1EB5">
        <w:rPr>
          <w:rFonts w:ascii="Times New Roman" w:eastAsia="Times New Roman" w:hAnsi="Times New Roman" w:cs="Times New Roman"/>
          <w:sz w:val="24"/>
          <w:szCs w:val="24"/>
          <w:lang w:val="en-US" w:eastAsia="id-ID"/>
        </w:rPr>
        <w:t xml:space="preserve"> </w:t>
      </w:r>
      <w:proofErr w:type="gramStart"/>
      <w:r w:rsidRPr="007D1EB5">
        <w:rPr>
          <w:rFonts w:ascii="Times New Roman" w:eastAsia="Times New Roman" w:hAnsi="Times New Roman" w:cs="Times New Roman"/>
          <w:sz w:val="24"/>
          <w:szCs w:val="24"/>
          <w:lang w:val="en-US" w:eastAsia="id-ID"/>
        </w:rPr>
        <w:t>Selain itu, perkembangan teknologi digital menciptakan tantangan dalam mempertahankan nilai-nilai Kristen, dengan risiko kecanduan gadget dan isolasi sosial.</w:t>
      </w:r>
      <w:proofErr w:type="gramEnd"/>
      <w:r w:rsidRPr="007D1EB5">
        <w:rPr>
          <w:rFonts w:ascii="Times New Roman" w:eastAsia="Times New Roman" w:hAnsi="Times New Roman" w:cs="Times New Roman"/>
          <w:sz w:val="24"/>
          <w:szCs w:val="24"/>
          <w:lang w:val="en-US" w:eastAsia="id-ID"/>
        </w:rPr>
        <w:t xml:space="preserve"> </w:t>
      </w:r>
      <w:proofErr w:type="gramStart"/>
      <w:r w:rsidRPr="007D1EB5">
        <w:rPr>
          <w:rFonts w:ascii="Times New Roman" w:eastAsia="Times New Roman" w:hAnsi="Times New Roman" w:cs="Times New Roman"/>
          <w:sz w:val="24"/>
          <w:szCs w:val="24"/>
          <w:lang w:val="en-US" w:eastAsia="id-ID"/>
        </w:rPr>
        <w:t>Oleh karena itu, penting bagi gereja dan lembaga pendidikan Kristen untuk berinovasi dan beradaptasi, menciptakan lingkungan yang mendukung pengembangan spiritual dan karakter anak.</w:t>
      </w:r>
      <w:proofErr w:type="gramEnd"/>
    </w:p>
    <w:p w14:paraId="0AE2EF26" w14:textId="4E69C35B" w:rsidR="001E3185" w:rsidRDefault="001E3185" w:rsidP="007D1EB5">
      <w:pPr>
        <w:pStyle w:val="NoSpacing"/>
        <w:spacing w:line="300" w:lineRule="auto"/>
        <w:ind w:firstLine="709"/>
        <w:jc w:val="both"/>
        <w:rPr>
          <w:rFonts w:ascii="Times New Roman" w:eastAsia="Times New Roman" w:hAnsi="Times New Roman" w:cs="Times New Roman"/>
          <w:sz w:val="24"/>
          <w:szCs w:val="24"/>
          <w:lang w:val="en-US" w:eastAsia="id-ID"/>
        </w:rPr>
      </w:pPr>
      <w:proofErr w:type="gramStart"/>
      <w:r w:rsidRPr="001E3185">
        <w:rPr>
          <w:rFonts w:ascii="Times New Roman" w:eastAsia="Times New Roman" w:hAnsi="Times New Roman" w:cs="Times New Roman"/>
          <w:sz w:val="24"/>
          <w:szCs w:val="24"/>
          <w:lang w:val="en-US" w:eastAsia="id-ID"/>
        </w:rPr>
        <w:t>Untuk mendukung Generasi Alpha, gereja dan lembaga pendidikan Kristen perlu mengembangkan kurikulum yang interaktif dan berbasis teknologi, menciptakan program komunitas yang memperkuat keterikatan sosial, serta memanfaatkan teknologi digital untuk pendidikan iman.</w:t>
      </w:r>
      <w:proofErr w:type="gramEnd"/>
      <w:r w:rsidRPr="001E3185">
        <w:rPr>
          <w:rFonts w:ascii="Times New Roman" w:eastAsia="Times New Roman" w:hAnsi="Times New Roman" w:cs="Times New Roman"/>
          <w:sz w:val="24"/>
          <w:szCs w:val="24"/>
          <w:lang w:val="en-US" w:eastAsia="id-ID"/>
        </w:rPr>
        <w:t xml:space="preserve"> </w:t>
      </w:r>
      <w:proofErr w:type="gramStart"/>
      <w:r w:rsidRPr="001E3185">
        <w:rPr>
          <w:rFonts w:ascii="Times New Roman" w:eastAsia="Times New Roman" w:hAnsi="Times New Roman" w:cs="Times New Roman"/>
          <w:sz w:val="24"/>
          <w:szCs w:val="24"/>
          <w:lang w:val="en-US" w:eastAsia="id-ID"/>
        </w:rPr>
        <w:t>Fokus pada pendidikan karakter yang mengajarkan empati dan tanggung jawab, serta menyediakan bimbingan spiritual yang berkelanjutan juga sangat penting.</w:t>
      </w:r>
      <w:proofErr w:type="gramEnd"/>
      <w:r w:rsidRPr="001E3185">
        <w:rPr>
          <w:rFonts w:ascii="Times New Roman" w:eastAsia="Times New Roman" w:hAnsi="Times New Roman" w:cs="Times New Roman"/>
          <w:sz w:val="24"/>
          <w:szCs w:val="24"/>
          <w:lang w:val="en-US" w:eastAsia="id-ID"/>
        </w:rPr>
        <w:t xml:space="preserve"> </w:t>
      </w:r>
      <w:proofErr w:type="gramStart"/>
      <w:r w:rsidRPr="001E3185">
        <w:rPr>
          <w:rFonts w:ascii="Times New Roman" w:eastAsia="Times New Roman" w:hAnsi="Times New Roman" w:cs="Times New Roman"/>
          <w:sz w:val="24"/>
          <w:szCs w:val="24"/>
          <w:lang w:val="en-US" w:eastAsia="id-ID"/>
        </w:rPr>
        <w:t>Selain itu, kolaborasi antara orang tua, gereja, dan masyarakat harus diperkuat untuk memastikan pertumbuhan spiritual anak-anak dalam menghadapi tantangan zaman modern.</w:t>
      </w:r>
      <w:proofErr w:type="gramEnd"/>
    </w:p>
    <w:p w14:paraId="49712FB2" w14:textId="1AAD9037" w:rsidR="007D1EB5" w:rsidRDefault="007D1EB5" w:rsidP="007D1EB5">
      <w:pPr>
        <w:pStyle w:val="NoSpacing"/>
        <w:spacing w:line="300" w:lineRule="auto"/>
        <w:ind w:firstLine="709"/>
        <w:jc w:val="both"/>
        <w:rPr>
          <w:rFonts w:ascii="Times New Roman" w:hAnsi="Times New Roman" w:cs="Times New Roman"/>
          <w:color w:val="000000"/>
          <w:sz w:val="24"/>
          <w:szCs w:val="24"/>
          <w:lang w:val="en-US"/>
        </w:rPr>
      </w:pPr>
      <w:r w:rsidRPr="007D1EB5">
        <w:rPr>
          <w:rFonts w:ascii="Times New Roman" w:hAnsi="Times New Roman" w:cs="Times New Roman"/>
          <w:color w:val="000000"/>
          <w:sz w:val="24"/>
          <w:szCs w:val="24"/>
        </w:rPr>
        <w:t>Rekomenda</w:t>
      </w:r>
      <w:r>
        <w:rPr>
          <w:rFonts w:ascii="Times New Roman" w:hAnsi="Times New Roman" w:cs="Times New Roman"/>
          <w:color w:val="000000"/>
          <w:sz w:val="24"/>
          <w:szCs w:val="24"/>
        </w:rPr>
        <w:t>si untuk penelitian selanjutnya</w:t>
      </w:r>
      <w:r>
        <w:rPr>
          <w:rFonts w:ascii="Times New Roman" w:hAnsi="Times New Roman" w:cs="Times New Roman"/>
          <w:color w:val="000000"/>
          <w:sz w:val="24"/>
          <w:szCs w:val="24"/>
          <w:lang w:val="en-US"/>
        </w:rPr>
        <w:t xml:space="preserve">. </w:t>
      </w:r>
      <w:r w:rsidRPr="007D1EB5">
        <w:rPr>
          <w:rFonts w:ascii="Times New Roman" w:hAnsi="Times New Roman" w:cs="Times New Roman"/>
          <w:color w:val="000000"/>
          <w:sz w:val="24"/>
          <w:szCs w:val="24"/>
        </w:rPr>
        <w:t>Studi Long</w:t>
      </w:r>
      <w:r>
        <w:rPr>
          <w:rFonts w:ascii="Times New Roman" w:hAnsi="Times New Roman" w:cs="Times New Roman"/>
          <w:color w:val="000000"/>
          <w:sz w:val="24"/>
          <w:szCs w:val="24"/>
        </w:rPr>
        <w:t>itudinal</w:t>
      </w:r>
      <w:r>
        <w:rPr>
          <w:rFonts w:ascii="Times New Roman" w:hAnsi="Times New Roman" w:cs="Times New Roman"/>
          <w:color w:val="000000"/>
          <w:sz w:val="24"/>
          <w:szCs w:val="24"/>
          <w:lang w:val="en-US"/>
        </w:rPr>
        <w:t>, m</w:t>
      </w:r>
      <w:r w:rsidRPr="007D1EB5">
        <w:rPr>
          <w:rFonts w:ascii="Times New Roman" w:hAnsi="Times New Roman" w:cs="Times New Roman"/>
          <w:color w:val="000000"/>
          <w:sz w:val="24"/>
          <w:szCs w:val="24"/>
        </w:rPr>
        <w:t>elakukan penelitian longitudinal untuk memahami perkembangan identitas dan spiritualitas Generasi Alpha seiring berjalannya waktu. Hal ini dapat memberikan wawasan tentang perubahan perilaku dan sikap mereka terhadap nilai-nilai Kristen.</w:t>
      </w:r>
    </w:p>
    <w:p w14:paraId="0F82602E" w14:textId="77777777" w:rsidR="007D1EB5" w:rsidRPr="007D1EB5" w:rsidRDefault="007D1EB5" w:rsidP="007D1EB5">
      <w:pPr>
        <w:pStyle w:val="NoSpacing"/>
        <w:spacing w:line="300" w:lineRule="auto"/>
        <w:ind w:firstLine="709"/>
        <w:jc w:val="both"/>
        <w:rPr>
          <w:rFonts w:ascii="Times New Roman" w:hAnsi="Times New Roman" w:cs="Times New Roman"/>
          <w:color w:val="000000"/>
          <w:sz w:val="24"/>
          <w:szCs w:val="24"/>
          <w:lang w:val="en-US"/>
        </w:rPr>
      </w:pPr>
    </w:p>
    <w:p w14:paraId="64BFD7A6" w14:textId="2456E4C8" w:rsidR="00B43F7F" w:rsidRDefault="004750D3" w:rsidP="00B43F7F">
      <w:pPr>
        <w:pStyle w:val="NoSpacing"/>
        <w:spacing w:line="300" w:lineRule="auto"/>
        <w:jc w:val="both"/>
        <w:rPr>
          <w:rFonts w:ascii="Times New Roman" w:hAnsi="Times New Roman" w:cs="Times New Roman"/>
          <w:b/>
          <w:color w:val="000000"/>
          <w:sz w:val="24"/>
          <w:szCs w:val="24"/>
          <w:lang w:val="en-US"/>
        </w:rPr>
      </w:pPr>
      <w:r w:rsidRPr="00B43F7F">
        <w:rPr>
          <w:rFonts w:ascii="Times New Roman" w:hAnsi="Times New Roman" w:cs="Times New Roman"/>
          <w:b/>
          <w:color w:val="000000"/>
          <w:sz w:val="24"/>
          <w:szCs w:val="24"/>
          <w:lang w:val="en-US"/>
        </w:rPr>
        <w:t>REFERENSI</w:t>
      </w:r>
    </w:p>
    <w:p w14:paraId="63E92727" w14:textId="1680E1EE"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color w:val="000000"/>
          <w:sz w:val="24"/>
          <w:szCs w:val="24"/>
          <w:lang w:val="en-US"/>
        </w:rPr>
        <w:fldChar w:fldCharType="begin" w:fldLock="1"/>
      </w:r>
      <w:r w:rsidRPr="003A55EB">
        <w:rPr>
          <w:rFonts w:ascii="Times New Roman" w:hAnsi="Times New Roman" w:cs="Times New Roman"/>
          <w:color w:val="000000"/>
          <w:sz w:val="24"/>
          <w:szCs w:val="24"/>
          <w:lang w:val="en-US"/>
        </w:rPr>
        <w:instrText xml:space="preserve">ADDIN Mendeley Bibliography CSL_BIBLIOGRAPHY </w:instrText>
      </w:r>
      <w:r w:rsidRPr="003A55EB">
        <w:rPr>
          <w:rFonts w:ascii="Times New Roman" w:hAnsi="Times New Roman" w:cs="Times New Roman"/>
          <w:color w:val="000000"/>
          <w:sz w:val="24"/>
          <w:szCs w:val="24"/>
          <w:lang w:val="en-US"/>
        </w:rPr>
        <w:fldChar w:fldCharType="separate"/>
      </w:r>
      <w:r w:rsidRPr="003A55EB">
        <w:rPr>
          <w:rFonts w:ascii="Times New Roman" w:hAnsi="Times New Roman" w:cs="Times New Roman"/>
          <w:noProof/>
          <w:sz w:val="24"/>
          <w:szCs w:val="24"/>
        </w:rPr>
        <w:t xml:space="preserve">Aldayani, Friska, Asriani Juneva, Herlina, Marlina Matasik, and Reta Jeni. “Analisis Tantangan Dan Peluang Pendidikan Agama Kristen Bagi Generasi Alpha.” </w:t>
      </w:r>
      <w:r w:rsidRPr="003A55EB">
        <w:rPr>
          <w:rFonts w:ascii="Times New Roman" w:hAnsi="Times New Roman" w:cs="Times New Roman"/>
          <w:iCs/>
          <w:noProof/>
          <w:sz w:val="24"/>
          <w:szCs w:val="24"/>
        </w:rPr>
        <w:t>Relinesia: Jurnal Kajian Agama Dan Multikulturalisme Indonesia</w:t>
      </w:r>
      <w:r w:rsidRPr="003A55EB">
        <w:rPr>
          <w:rFonts w:ascii="Times New Roman" w:hAnsi="Times New Roman" w:cs="Times New Roman"/>
          <w:noProof/>
          <w:sz w:val="24"/>
          <w:szCs w:val="24"/>
        </w:rPr>
        <w:t xml:space="preserve"> 7693 (2014): 393–406.</w:t>
      </w:r>
    </w:p>
    <w:p w14:paraId="028FFE0E" w14:textId="7777777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Ard. “Generasi Z Dan Tingkat Spiritualitas Yang Rendah.” </w:t>
      </w:r>
      <w:r w:rsidRPr="003A55EB">
        <w:rPr>
          <w:rFonts w:ascii="Times New Roman" w:hAnsi="Times New Roman" w:cs="Times New Roman"/>
          <w:iCs/>
          <w:noProof/>
          <w:sz w:val="24"/>
          <w:szCs w:val="24"/>
        </w:rPr>
        <w:t>Uad.Ac.Id</w:t>
      </w:r>
      <w:r w:rsidRPr="003A55EB">
        <w:rPr>
          <w:rFonts w:ascii="Times New Roman" w:hAnsi="Times New Roman" w:cs="Times New Roman"/>
          <w:noProof/>
          <w:sz w:val="24"/>
          <w:szCs w:val="24"/>
        </w:rPr>
        <w:t>. Last modified 2023. https://news.uad.ac.id/generasi-z-dan-tingkat-spiritualitas-yang-rendah/.</w:t>
      </w:r>
    </w:p>
    <w:p w14:paraId="69120E5D" w14:textId="5144B132"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Budaya, Bakti, Dewi Isma Aryani, Rosida Tiurma Manurung, Ariesa Pandanwangi, Belinda Sukapura Dewi, Program Sarjana, Desain Komunikasi, et al. “Pengembangan Karakter Generasi Alpha Melalui Pendampingan Kreativitas Seni Rupa Bagi Anak-Anak Sekolah Minggu Gereja Pandu Bandung.” </w:t>
      </w:r>
      <w:r w:rsidRPr="003A55EB">
        <w:rPr>
          <w:rFonts w:ascii="Times New Roman" w:hAnsi="Times New Roman" w:cs="Times New Roman"/>
          <w:iCs/>
          <w:noProof/>
          <w:sz w:val="24"/>
          <w:szCs w:val="24"/>
        </w:rPr>
        <w:t>Bakti Budaya</w:t>
      </w:r>
      <w:r>
        <w:rPr>
          <w:rFonts w:ascii="Times New Roman" w:hAnsi="Times New Roman" w:cs="Times New Roman"/>
          <w:noProof/>
          <w:sz w:val="24"/>
          <w:szCs w:val="24"/>
        </w:rPr>
        <w:t xml:space="preserve"> 7,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2 (2024): 89–100.</w:t>
      </w:r>
    </w:p>
    <w:p w14:paraId="74BDF73A" w14:textId="5FE5B095"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Dakhi, Nella Novianti, and Sozawato Telaumbanua. “Panggilan Menjadi Pendidik Agama Kristen Yang Profesional Bagi Generasi Alpha.” </w:t>
      </w:r>
      <w:r w:rsidRPr="003A55EB">
        <w:rPr>
          <w:rFonts w:ascii="Times New Roman" w:hAnsi="Times New Roman" w:cs="Times New Roman"/>
          <w:iCs/>
          <w:noProof/>
          <w:sz w:val="24"/>
          <w:szCs w:val="24"/>
        </w:rPr>
        <w:t>Hineni: Jurnal Ilmiah Mahasiswa</w:t>
      </w:r>
      <w:r w:rsidRPr="003A55EB">
        <w:rPr>
          <w:rFonts w:ascii="Times New Roman" w:hAnsi="Times New Roman" w:cs="Times New Roman"/>
          <w:noProof/>
          <w:sz w:val="24"/>
          <w:szCs w:val="24"/>
        </w:rPr>
        <w:t xml:space="preserve"> 3, No. 2 (2023): 60–70.</w:t>
      </w:r>
    </w:p>
    <w:p w14:paraId="36C25D10" w14:textId="383212E6"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Faiza, Nabilah Ni’matul, and Effy Wardati Maryam. “Self-Disclosure, Social Comparison, </w:t>
      </w:r>
      <w:r w:rsidRPr="003A55EB">
        <w:rPr>
          <w:rFonts w:ascii="Times New Roman" w:hAnsi="Times New Roman" w:cs="Times New Roman"/>
          <w:noProof/>
          <w:sz w:val="24"/>
          <w:szCs w:val="24"/>
        </w:rPr>
        <w:lastRenderedPageBreak/>
        <w:t xml:space="preserve">and Social Anxiety among Gen z Social Media Users.” </w:t>
      </w:r>
      <w:r w:rsidRPr="003A55EB">
        <w:rPr>
          <w:rFonts w:ascii="Times New Roman" w:hAnsi="Times New Roman" w:cs="Times New Roman"/>
          <w:iCs/>
          <w:noProof/>
          <w:sz w:val="24"/>
          <w:szCs w:val="24"/>
        </w:rPr>
        <w:t>Empathy : Jurnal Fakultas Psikologi</w:t>
      </w:r>
      <w:r>
        <w:rPr>
          <w:rFonts w:ascii="Times New Roman" w:hAnsi="Times New Roman" w:cs="Times New Roman"/>
          <w:noProof/>
          <w:sz w:val="24"/>
          <w:szCs w:val="24"/>
        </w:rPr>
        <w:t xml:space="preserve"> 7,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1 (2024): 17.</w:t>
      </w:r>
    </w:p>
    <w:p w14:paraId="5979055A" w14:textId="7777777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Ferdinan Pasaribu. “Eksposisi Kolose 2 : 6-8 : Generasi Z Yang Terpapar Sindrom Fear of Missing Out Hasil Sensus Penduduk Tahun 2020 Telah Dirilis Badan Pusat Statistik Pada.” </w:t>
      </w:r>
      <w:r w:rsidRPr="003A55EB">
        <w:rPr>
          <w:rFonts w:ascii="Times New Roman" w:hAnsi="Times New Roman" w:cs="Times New Roman"/>
          <w:iCs/>
          <w:noProof/>
          <w:sz w:val="24"/>
          <w:szCs w:val="24"/>
        </w:rPr>
        <w:t>Mitra Sriwijaya</w:t>
      </w:r>
      <w:r w:rsidRPr="003A55EB">
        <w:rPr>
          <w:rFonts w:ascii="Times New Roman" w:hAnsi="Times New Roman" w:cs="Times New Roman"/>
          <w:noProof/>
          <w:sz w:val="24"/>
          <w:szCs w:val="24"/>
        </w:rPr>
        <w:t xml:space="preserve"> (2024): 111–126.</w:t>
      </w:r>
    </w:p>
    <w:p w14:paraId="12CF4609" w14:textId="27E2BE20"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Frastati, Frastin, Heryo Pagonggang, Devita Wiranti Ira, and Ernawi Indah Tandiarung. “Adiba : Journal Of Education Pendidikan Agama Kristen , Dekadensi Moral Dan Generasi Z.” </w:t>
      </w:r>
      <w:r w:rsidRPr="003A55EB">
        <w:rPr>
          <w:rFonts w:ascii="Times New Roman" w:hAnsi="Times New Roman" w:cs="Times New Roman"/>
          <w:iCs/>
          <w:noProof/>
          <w:sz w:val="24"/>
          <w:szCs w:val="24"/>
        </w:rPr>
        <w:t>Adiba: Journal Of Education</w:t>
      </w:r>
      <w:r w:rsidRPr="003A55EB">
        <w:rPr>
          <w:rFonts w:ascii="Times New Roman" w:hAnsi="Times New Roman" w:cs="Times New Roman"/>
          <w:noProof/>
          <w:sz w:val="24"/>
          <w:szCs w:val="24"/>
        </w:rPr>
        <w:t xml:space="preserve"> 4, No. 4 (2024): 644–653.</w:t>
      </w:r>
    </w:p>
    <w:p w14:paraId="34BE6FCF" w14:textId="1E82C21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Gultom, Joni Manumpak Parulian. “Strategi Gereja Dalam Misi Penginjilan Kepada Generasi Alpha.” </w:t>
      </w:r>
      <w:r w:rsidRPr="003A55EB">
        <w:rPr>
          <w:rFonts w:ascii="Times New Roman" w:hAnsi="Times New Roman" w:cs="Times New Roman"/>
          <w:iCs/>
          <w:noProof/>
          <w:sz w:val="24"/>
          <w:szCs w:val="24"/>
        </w:rPr>
        <w:t>Dunamis: Jurnal Teologi dan Pendidikan Kristiani</w:t>
      </w:r>
      <w:r w:rsidRPr="003A55EB">
        <w:rPr>
          <w:rFonts w:ascii="Times New Roman" w:hAnsi="Times New Roman" w:cs="Times New Roman"/>
          <w:noProof/>
          <w:sz w:val="24"/>
          <w:szCs w:val="24"/>
        </w:rPr>
        <w:t xml:space="preserve"> 8, no. 2 (2024): 777–792.</w:t>
      </w:r>
    </w:p>
    <w:p w14:paraId="08D415F2" w14:textId="760B550B"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Gunawan, Virginia. “Identitas Kristus versus Krisis Identitas.” </w:t>
      </w:r>
      <w:r w:rsidRPr="003A55EB">
        <w:rPr>
          <w:rFonts w:ascii="Times New Roman" w:hAnsi="Times New Roman" w:cs="Times New Roman"/>
          <w:iCs/>
          <w:noProof/>
          <w:sz w:val="24"/>
          <w:szCs w:val="24"/>
        </w:rPr>
        <w:t>Jurnal Youth Ministry</w:t>
      </w:r>
      <w:r>
        <w:rPr>
          <w:rFonts w:ascii="Times New Roman" w:hAnsi="Times New Roman" w:cs="Times New Roman"/>
          <w:noProof/>
          <w:sz w:val="24"/>
          <w:szCs w:val="24"/>
        </w:rPr>
        <w:t xml:space="preserve"> 4,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2 (2016): 89–101.</w:t>
      </w:r>
    </w:p>
    <w:p w14:paraId="4B5A8BCD" w14:textId="11C5F751"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Hale, Merensiana. “Generation Alpha.” </w:t>
      </w:r>
      <w:r w:rsidRPr="003A55EB">
        <w:rPr>
          <w:rFonts w:ascii="Times New Roman" w:hAnsi="Times New Roman" w:cs="Times New Roman"/>
          <w:iCs/>
          <w:noProof/>
          <w:sz w:val="24"/>
          <w:szCs w:val="24"/>
        </w:rPr>
        <w:t>Edulead: Journal of Christian Education and Leadership</w:t>
      </w:r>
      <w:r>
        <w:rPr>
          <w:rFonts w:ascii="Times New Roman" w:hAnsi="Times New Roman" w:cs="Times New Roman"/>
          <w:noProof/>
          <w:sz w:val="24"/>
          <w:szCs w:val="24"/>
        </w:rPr>
        <w:t xml:space="preserve"> 3,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2 (2022): 240–245.</w:t>
      </w:r>
    </w:p>
    <w:p w14:paraId="6BB21BB9" w14:textId="383BA2EB"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Izza, Nafillatul, Desiyance Ayu, and Sanita Dawa. “Triwikrama: Jurnal Ilmu Sosial Pengaruh Media Sosial Terhadap Pola Hidup Sehat Remaja.” </w:t>
      </w:r>
      <w:r w:rsidRPr="003A55EB">
        <w:rPr>
          <w:rFonts w:ascii="Times New Roman" w:hAnsi="Times New Roman" w:cs="Times New Roman"/>
          <w:iCs/>
          <w:noProof/>
          <w:sz w:val="24"/>
          <w:szCs w:val="24"/>
        </w:rPr>
        <w:t>Triwikrama: Jurnal Ilmu Sosial</w:t>
      </w:r>
      <w:r w:rsidRPr="003A55EB">
        <w:rPr>
          <w:rFonts w:ascii="Times New Roman" w:hAnsi="Times New Roman" w:cs="Times New Roman"/>
          <w:noProof/>
          <w:sz w:val="24"/>
          <w:szCs w:val="24"/>
        </w:rPr>
        <w:t xml:space="preserve"> 4, No. 2 (2023): 2024–59.</w:t>
      </w:r>
    </w:p>
    <w:p w14:paraId="2ADE89C2" w14:textId="075119AF"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Jeujanan, Christina Anita, Joane Jenie Ansaka, Sekolah Tinggi, Agama Kristen, and Protestan Negeri. “Memelihara Spiritualitas Generasi Alfa : Pembelajaran Inovatif Guru Sekolah Minggu Berbasis Media Video.” </w:t>
      </w:r>
      <w:r w:rsidRPr="003A55EB">
        <w:rPr>
          <w:rFonts w:ascii="Times New Roman" w:hAnsi="Times New Roman" w:cs="Times New Roman"/>
          <w:iCs/>
          <w:noProof/>
          <w:sz w:val="24"/>
          <w:szCs w:val="24"/>
        </w:rPr>
        <w:t>Tumou Tou Jurnal Ilmiah</w:t>
      </w:r>
      <w:r>
        <w:rPr>
          <w:rFonts w:ascii="Times New Roman" w:hAnsi="Times New Roman" w:cs="Times New Roman"/>
          <w:noProof/>
          <w:sz w:val="24"/>
          <w:szCs w:val="24"/>
        </w:rPr>
        <w:t xml:space="preserve"> 11,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2 (2024): 94–105.</w:t>
      </w:r>
    </w:p>
    <w:p w14:paraId="3657B390" w14:textId="4B5ED013"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Kristianto, Paulus Eko. “Proses Pendidikan Kristiani Untuk Anak Usia Dini Dengan Pendekatan Perkembangan Spiritualitas Menghadapi Budaya Digital.” </w:t>
      </w:r>
      <w:r w:rsidRPr="003A55EB">
        <w:rPr>
          <w:rFonts w:ascii="Times New Roman" w:hAnsi="Times New Roman" w:cs="Times New Roman"/>
          <w:iCs/>
          <w:noProof/>
          <w:sz w:val="24"/>
          <w:szCs w:val="24"/>
        </w:rPr>
        <w:t>Arumbae: Jurnal Ilmiah Teologi Dan Studi Agama</w:t>
      </w:r>
      <w:r>
        <w:rPr>
          <w:rFonts w:ascii="Times New Roman" w:hAnsi="Times New Roman" w:cs="Times New Roman"/>
          <w:noProof/>
          <w:sz w:val="24"/>
          <w:szCs w:val="24"/>
        </w:rPr>
        <w:t xml:space="preserve"> 6,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1 (2024): 51–65. http://ojs.ukim.ac.id/index.php/arumbae.</w:t>
      </w:r>
    </w:p>
    <w:p w14:paraId="5D907E37" w14:textId="7B5D9AF5"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Lafau, Y, A T M Waruwu, and ... “Membimbing Generasi Z Dan Alpha: Strategi Kepemimpinan Kristen Dalam Era Digital.” </w:t>
      </w:r>
      <w:r w:rsidRPr="003A55EB">
        <w:rPr>
          <w:rFonts w:ascii="Times New Roman" w:hAnsi="Times New Roman" w:cs="Times New Roman"/>
          <w:iCs/>
          <w:noProof/>
          <w:sz w:val="24"/>
          <w:szCs w:val="24"/>
        </w:rPr>
        <w:t>TRACK: JURNAL KEPEMIMPINAN KRISTEN, TEOLOGI, DAN ENTREPRENEURSHIP</w:t>
      </w:r>
      <w:r>
        <w:rPr>
          <w:rFonts w:ascii="Times New Roman" w:hAnsi="Times New Roman" w:cs="Times New Roman"/>
          <w:noProof/>
          <w:sz w:val="24"/>
          <w:szCs w:val="24"/>
        </w:rPr>
        <w:t xml:space="preserve"> 03,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01 (2024): 112–128. https://ejurnal.stepsmg.ac.id/home/article/view/177%0Ahttps://ejurnal.stepsmg.ac.id/home/article/download/177/97.</w:t>
      </w:r>
    </w:p>
    <w:p w14:paraId="0B46FB32" w14:textId="367AE893"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Leobisa, Jonathan, Soleman Baun, Yorhans S. Lopis, and Yakobus Adi Saingo. “Tantangan Penggunaan Media Sosial Di Era Disrupsi Dan Peran Pendidikan Etika Kristen.” </w:t>
      </w:r>
      <w:r w:rsidRPr="003A55EB">
        <w:rPr>
          <w:rFonts w:ascii="Times New Roman" w:hAnsi="Times New Roman" w:cs="Times New Roman"/>
          <w:iCs/>
          <w:noProof/>
          <w:sz w:val="24"/>
          <w:szCs w:val="24"/>
        </w:rPr>
        <w:t>Aletheia Christian Educators Journal</w:t>
      </w:r>
      <w:r>
        <w:rPr>
          <w:rFonts w:ascii="Times New Roman" w:hAnsi="Times New Roman" w:cs="Times New Roman"/>
          <w:noProof/>
          <w:sz w:val="24"/>
          <w:szCs w:val="24"/>
        </w:rPr>
        <w:t xml:space="preserve"> 4,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1 (2023): 38–48.</w:t>
      </w:r>
    </w:p>
    <w:p w14:paraId="3D1F6044" w14:textId="7777777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Mahmud, Akilah. “Krisis Identitas Di Kalangan Generasi Z Dalam Perspektif Patologi Sosial Pada Era Media Sosial.” </w:t>
      </w:r>
      <w:r w:rsidRPr="003A55EB">
        <w:rPr>
          <w:rFonts w:ascii="Times New Roman" w:hAnsi="Times New Roman" w:cs="Times New Roman"/>
          <w:iCs/>
          <w:noProof/>
          <w:sz w:val="24"/>
          <w:szCs w:val="24"/>
        </w:rPr>
        <w:t>Jurnal Ushuluddin</w:t>
      </w:r>
      <w:r w:rsidRPr="003A55EB">
        <w:rPr>
          <w:rFonts w:ascii="Times New Roman" w:hAnsi="Times New Roman" w:cs="Times New Roman"/>
          <w:noProof/>
          <w:sz w:val="24"/>
          <w:szCs w:val="24"/>
        </w:rPr>
        <w:t xml:space="preserve"> 26, no. 2 (2024): 279–311.</w:t>
      </w:r>
    </w:p>
    <w:p w14:paraId="77BCE5E5" w14:textId="0FF2CBDB"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Maulida, Utami. “Pergeseran Makna Kata Pada Komunikasi Generasi Alpha Sebagai Kontestasi Identitas.” </w:t>
      </w:r>
      <w:r w:rsidRPr="003A55EB">
        <w:rPr>
          <w:rFonts w:ascii="Times New Roman" w:hAnsi="Times New Roman" w:cs="Times New Roman"/>
          <w:iCs/>
          <w:noProof/>
          <w:sz w:val="24"/>
          <w:szCs w:val="24"/>
        </w:rPr>
        <w:t>Kode : Jurnal Bahasa</w:t>
      </w:r>
      <w:r>
        <w:rPr>
          <w:rFonts w:ascii="Times New Roman" w:hAnsi="Times New Roman" w:cs="Times New Roman"/>
          <w:noProof/>
          <w:sz w:val="24"/>
          <w:szCs w:val="24"/>
        </w:rPr>
        <w:t xml:space="preserve"> 11,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1 (2022): 38–49.</w:t>
      </w:r>
    </w:p>
    <w:p w14:paraId="24CC7030" w14:textId="3655234C"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Pasaribu, Sugeng Prayitno; Ferdinan. “Generasi Alpha:Sebuah Pola Pendekatan Guru Pendidikan Agama Kristen Dalam Melakukan Pendidikan Karakter, Moral Dan Kerohanian Peserta Didik.” </w:t>
      </w:r>
      <w:bookmarkStart w:id="0" w:name="_GoBack"/>
      <w:r w:rsidR="004454F8" w:rsidRPr="003A55EB">
        <w:rPr>
          <w:rFonts w:ascii="Times New Roman" w:hAnsi="Times New Roman" w:cs="Times New Roman"/>
          <w:iCs/>
          <w:noProof/>
          <w:sz w:val="24"/>
          <w:szCs w:val="24"/>
        </w:rPr>
        <w:t>Scripta:</w:t>
      </w:r>
      <w:bookmarkEnd w:id="0"/>
      <w:r w:rsidRPr="003A55EB">
        <w:rPr>
          <w:rFonts w:ascii="Times New Roman" w:hAnsi="Times New Roman" w:cs="Times New Roman"/>
          <w:iCs/>
          <w:noProof/>
          <w:sz w:val="24"/>
          <w:szCs w:val="24"/>
        </w:rPr>
        <w:t xml:space="preserve"> Jurnal Teologi &amp; Pelayanan Kontekstual</w:t>
      </w:r>
      <w:r>
        <w:rPr>
          <w:rFonts w:ascii="Times New Roman" w:hAnsi="Times New Roman" w:cs="Times New Roman"/>
          <w:noProof/>
          <w:sz w:val="24"/>
          <w:szCs w:val="24"/>
        </w:rPr>
        <w:t xml:space="preserve"> 16,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2 (2023): 225–237. https://ejournal.stte.ac.id/index.php/scripta/article/view/248/127.</w:t>
      </w:r>
    </w:p>
    <w:p w14:paraId="51F8ADCA" w14:textId="6105E57D"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Permata Budi, Adelia, and Dany Miftahul Ula. “Peran Media Sosial Terhadap Perkembangan Identitas Sosial Generasi Alpha Di Desa Sidodadi Lawang Malang.” </w:t>
      </w:r>
      <w:r w:rsidRPr="003A55EB">
        <w:rPr>
          <w:rFonts w:ascii="Times New Roman" w:hAnsi="Times New Roman" w:cs="Times New Roman"/>
          <w:iCs/>
          <w:noProof/>
          <w:sz w:val="24"/>
          <w:szCs w:val="24"/>
        </w:rPr>
        <w:t xml:space="preserve">Triwikrama: Jurnal Ilmu Sosial </w:t>
      </w:r>
      <w:r>
        <w:rPr>
          <w:rFonts w:ascii="Times New Roman" w:hAnsi="Times New Roman" w:cs="Times New Roman"/>
          <w:noProof/>
          <w:sz w:val="24"/>
          <w:szCs w:val="24"/>
        </w:rPr>
        <w:t xml:space="preserve"> 3,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11 (2024): 11–22. https://generationalpha.com/wp-content/upload/2020/02/understanding-Generation-Alpha-McCrindle.pdf.</w:t>
      </w:r>
    </w:p>
    <w:p w14:paraId="4C2FFBBE" w14:textId="6028D8C3"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Pipit Muliyah, Dyah Aminatun, Sukma Septian Nasution, Tommy Hastomo, Setiana Sri Wahyuni Sitepu, Tryana. “Peranan Gereja Terhadap Pengembangan Potensi Anak Sekolah Minggu.” </w:t>
      </w:r>
      <w:r w:rsidRPr="003A55EB">
        <w:rPr>
          <w:rFonts w:ascii="Times New Roman" w:hAnsi="Times New Roman" w:cs="Times New Roman"/>
          <w:iCs/>
          <w:noProof/>
          <w:sz w:val="24"/>
          <w:szCs w:val="24"/>
        </w:rPr>
        <w:t>Journal Geej</w:t>
      </w:r>
      <w:r w:rsidRPr="003A55EB">
        <w:rPr>
          <w:rFonts w:ascii="Times New Roman" w:hAnsi="Times New Roman" w:cs="Times New Roman"/>
          <w:noProof/>
          <w:sz w:val="24"/>
          <w:szCs w:val="24"/>
        </w:rPr>
        <w:t xml:space="preserve"> 7, No. 2 (2020): 189–201.</w:t>
      </w:r>
    </w:p>
    <w:p w14:paraId="67D98E4C" w14:textId="7777777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Purwanto, Edi. </w:t>
      </w:r>
      <w:r w:rsidRPr="003A55EB">
        <w:rPr>
          <w:rFonts w:ascii="Times New Roman" w:hAnsi="Times New Roman" w:cs="Times New Roman"/>
          <w:iCs/>
          <w:noProof/>
          <w:sz w:val="24"/>
          <w:szCs w:val="24"/>
        </w:rPr>
        <w:t>Prosiding Seminar Nasional Harvest Theology 2023</w:t>
      </w:r>
      <w:r w:rsidRPr="003A55EB">
        <w:rPr>
          <w:rFonts w:ascii="Times New Roman" w:hAnsi="Times New Roman" w:cs="Times New Roman"/>
          <w:noProof/>
          <w:sz w:val="24"/>
          <w:szCs w:val="24"/>
        </w:rPr>
        <w:t xml:space="preserve">. STT Internasional </w:t>
      </w:r>
      <w:r w:rsidRPr="003A55EB">
        <w:rPr>
          <w:rFonts w:ascii="Times New Roman" w:hAnsi="Times New Roman" w:cs="Times New Roman"/>
          <w:noProof/>
          <w:sz w:val="24"/>
          <w:szCs w:val="24"/>
        </w:rPr>
        <w:lastRenderedPageBreak/>
        <w:t>Harvest, 2023.</w:t>
      </w:r>
    </w:p>
    <w:p w14:paraId="2034F77E" w14:textId="52120E4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Rantesalu, Syani Bombongan. “Pemberlakuan Kurikulum Berbasis Nilai Dan Karakter Dalam Pembelajaran Pendidikan Agama Kristen Terhadap Kecerdasan Spiritual Siswa SMA Negeri Di Tana Toraja.” </w:t>
      </w:r>
      <w:r w:rsidRPr="003A55EB">
        <w:rPr>
          <w:rFonts w:ascii="Times New Roman" w:hAnsi="Times New Roman" w:cs="Times New Roman"/>
          <w:iCs/>
          <w:noProof/>
          <w:sz w:val="24"/>
          <w:szCs w:val="24"/>
        </w:rPr>
        <w:t>BIA’: Jurnal Teologi dan Pendidikan Kristen Kontekstual</w:t>
      </w:r>
      <w:r>
        <w:rPr>
          <w:rFonts w:ascii="Times New Roman" w:hAnsi="Times New Roman" w:cs="Times New Roman"/>
          <w:noProof/>
          <w:sz w:val="24"/>
          <w:szCs w:val="24"/>
        </w:rPr>
        <w:t xml:space="preserve"> 3,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2 (2020): 214–229.</w:t>
      </w:r>
    </w:p>
    <w:p w14:paraId="2B07563F" w14:textId="29A48B96"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Rudding, Risdayana, Femi Yanti Ramme, Delly Itania Ruben, and Sriweni Antika Masarrang. “Teknologi Dan Hidup Kudus: Bagaimana Generasi Z Mengintegrasikan Nilai-Nilai Kristen Dalam Era Digital.” </w:t>
      </w:r>
      <w:r w:rsidRPr="003A55EB">
        <w:rPr>
          <w:rFonts w:ascii="Times New Roman" w:hAnsi="Times New Roman" w:cs="Times New Roman"/>
          <w:iCs/>
          <w:noProof/>
          <w:sz w:val="24"/>
          <w:szCs w:val="24"/>
        </w:rPr>
        <w:t>Jurnal Kajian Pendidikan</w:t>
      </w:r>
      <w:r w:rsidRPr="003A55EB">
        <w:rPr>
          <w:rFonts w:ascii="Times New Roman" w:hAnsi="Times New Roman" w:cs="Times New Roman"/>
          <w:noProof/>
          <w:sz w:val="24"/>
          <w:szCs w:val="24"/>
        </w:rPr>
        <w:t xml:space="preserve"> 1, No. 1 (2023): 14–25.</w:t>
      </w:r>
    </w:p>
    <w:p w14:paraId="53846E93" w14:textId="0EF1C573"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S, Dewi Lidya, Didimus Sutanto B. Prasetya, Talizaro Tafonao, and Uswatun Hasanah. “Optimalisasi Pendidikan Kristen Anak Usia Dini: Transformasi Pelaksanaan Pelayanan Sekolah Minggu Di Lingkungan Gereja.” </w:t>
      </w:r>
      <w:r w:rsidRPr="003A55EB">
        <w:rPr>
          <w:rFonts w:ascii="Times New Roman" w:hAnsi="Times New Roman" w:cs="Times New Roman"/>
          <w:iCs/>
          <w:noProof/>
          <w:sz w:val="24"/>
          <w:szCs w:val="24"/>
        </w:rPr>
        <w:t>Jurnal Obsesi : Jurnal Pendidikan Anak Usia Dini</w:t>
      </w:r>
      <w:r>
        <w:rPr>
          <w:rFonts w:ascii="Times New Roman" w:hAnsi="Times New Roman" w:cs="Times New Roman"/>
          <w:noProof/>
          <w:sz w:val="24"/>
          <w:szCs w:val="24"/>
        </w:rPr>
        <w:t xml:space="preserve"> 7, </w:t>
      </w:r>
      <w:r>
        <w:rPr>
          <w:rFonts w:ascii="Times New Roman" w:hAnsi="Times New Roman" w:cs="Times New Roman"/>
          <w:noProof/>
          <w:sz w:val="24"/>
          <w:szCs w:val="24"/>
          <w:lang w:val="en-US"/>
        </w:rPr>
        <w:t>N</w:t>
      </w:r>
      <w:r w:rsidRPr="003A55EB">
        <w:rPr>
          <w:rFonts w:ascii="Times New Roman" w:hAnsi="Times New Roman" w:cs="Times New Roman"/>
          <w:noProof/>
          <w:sz w:val="24"/>
          <w:szCs w:val="24"/>
        </w:rPr>
        <w:t>o. 6 (2023): 8061–8072.</w:t>
      </w:r>
    </w:p>
    <w:p w14:paraId="1A92E661" w14:textId="13C81966"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Sakoan, Siskawaty. “Agama Dan Pemb</w:t>
      </w:r>
      <w:r>
        <w:rPr>
          <w:rFonts w:ascii="Times New Roman" w:hAnsi="Times New Roman" w:cs="Times New Roman"/>
          <w:noProof/>
          <w:sz w:val="24"/>
          <w:szCs w:val="24"/>
        </w:rPr>
        <w:t xml:space="preserve">entukan Karakter Generasi Alfa </w:t>
      </w:r>
      <w:r>
        <w:rPr>
          <w:rFonts w:ascii="Times New Roman" w:hAnsi="Times New Roman" w:cs="Times New Roman"/>
          <w:noProof/>
          <w:sz w:val="24"/>
          <w:szCs w:val="24"/>
          <w:lang w:val="en-US"/>
        </w:rPr>
        <w:t>d</w:t>
      </w:r>
      <w:r w:rsidRPr="003A55EB">
        <w:rPr>
          <w:rFonts w:ascii="Times New Roman" w:hAnsi="Times New Roman" w:cs="Times New Roman"/>
          <w:noProof/>
          <w:sz w:val="24"/>
          <w:szCs w:val="24"/>
        </w:rPr>
        <w:t xml:space="preserve">i Era Postdigital.” </w:t>
      </w:r>
      <w:r w:rsidRPr="003A55EB">
        <w:rPr>
          <w:rFonts w:ascii="Times New Roman" w:hAnsi="Times New Roman" w:cs="Times New Roman"/>
          <w:iCs/>
          <w:noProof/>
          <w:sz w:val="24"/>
          <w:szCs w:val="24"/>
        </w:rPr>
        <w:t>Jurnal Teruna Bhakti</w:t>
      </w:r>
      <w:r w:rsidRPr="003A55EB">
        <w:rPr>
          <w:rFonts w:ascii="Times New Roman" w:hAnsi="Times New Roman" w:cs="Times New Roman"/>
          <w:noProof/>
          <w:sz w:val="24"/>
          <w:szCs w:val="24"/>
        </w:rPr>
        <w:t xml:space="preserve"> 6, no. 2 (2024): 178.</w:t>
      </w:r>
    </w:p>
    <w:p w14:paraId="109CDD13" w14:textId="7777777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Setiawan, Hendra, and Sri Minarti. “Problematika Ideologi Sekularisme Dalam Pendidikan Tingkat Madrasah Tsanawiyah.” </w:t>
      </w:r>
      <w:r w:rsidRPr="003A55EB">
        <w:rPr>
          <w:rFonts w:ascii="Times New Roman" w:hAnsi="Times New Roman" w:cs="Times New Roman"/>
          <w:iCs/>
          <w:noProof/>
          <w:sz w:val="24"/>
          <w:szCs w:val="24"/>
        </w:rPr>
        <w:t>Dirasah</w:t>
      </w:r>
      <w:r w:rsidRPr="003A55EB">
        <w:rPr>
          <w:rFonts w:ascii="Times New Roman" w:hAnsi="Times New Roman" w:cs="Times New Roman"/>
          <w:noProof/>
          <w:sz w:val="24"/>
          <w:szCs w:val="24"/>
        </w:rPr>
        <w:t xml:space="preserve"> 7, no. 2 (2024): 835–845.</w:t>
      </w:r>
    </w:p>
    <w:p w14:paraId="6CD9E077" w14:textId="646FFB64"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Sidabutar, Dewi Lidya, and Didimus Sutanto B. Prasetya. “Digital Storytelling : Menstimulasi Minat Spiritualitas Pada Anak Generasi Alfa Di Era Posdigital.” </w:t>
      </w:r>
      <w:r w:rsidRPr="003A55EB">
        <w:rPr>
          <w:rFonts w:ascii="Times New Roman" w:hAnsi="Times New Roman" w:cs="Times New Roman"/>
          <w:iCs/>
          <w:noProof/>
          <w:sz w:val="24"/>
          <w:szCs w:val="24"/>
        </w:rPr>
        <w:t>Kurios (Jurnal Teologi Dan Pendidikan Agama Kristen)</w:t>
      </w:r>
      <w:r w:rsidRPr="003A55EB">
        <w:rPr>
          <w:rFonts w:ascii="Times New Roman" w:hAnsi="Times New Roman" w:cs="Times New Roman"/>
          <w:noProof/>
          <w:sz w:val="24"/>
          <w:szCs w:val="24"/>
        </w:rPr>
        <w:t xml:space="preserve"> 10, No. 2 (2024): 529–536.</w:t>
      </w:r>
    </w:p>
    <w:p w14:paraId="7D8528C4" w14:textId="648C51E9"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Simarmata, Sari Wardani, and Yulia Citra. “Kecanduan Internet Terhadap Keterampilan Sosial Di Era Generasi Milenial.” </w:t>
      </w:r>
      <w:r w:rsidRPr="003A55EB">
        <w:rPr>
          <w:rFonts w:ascii="Times New Roman" w:hAnsi="Times New Roman" w:cs="Times New Roman"/>
          <w:iCs/>
          <w:noProof/>
          <w:sz w:val="24"/>
          <w:szCs w:val="24"/>
        </w:rPr>
        <w:t>Jurnal Serunai Bimbingan Dan Konseling</w:t>
      </w:r>
      <w:r w:rsidRPr="003A55EB">
        <w:rPr>
          <w:rFonts w:ascii="Times New Roman" w:hAnsi="Times New Roman" w:cs="Times New Roman"/>
          <w:noProof/>
          <w:sz w:val="24"/>
          <w:szCs w:val="24"/>
        </w:rPr>
        <w:t xml:space="preserve"> 9, No. 1 (2020): 16–21.</w:t>
      </w:r>
    </w:p>
    <w:p w14:paraId="7879EB00" w14:textId="0A9AC068"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Tafonao, Talizaro, Ya’aman Gulo, Tri Murni Situmeang, and Agiana Her Visnhu Ditakristi. “Tantangan Pendidikan Agama Kristen Dalam Menanamkan Nilai-Nilai Kristen Pada Anak Usia Dini Di Era Teknologi.” </w:t>
      </w:r>
      <w:r w:rsidRPr="003A55EB">
        <w:rPr>
          <w:rFonts w:ascii="Times New Roman" w:hAnsi="Times New Roman" w:cs="Times New Roman"/>
          <w:iCs/>
          <w:noProof/>
          <w:sz w:val="24"/>
          <w:szCs w:val="24"/>
        </w:rPr>
        <w:t>Jurnal Obsesi : Jurnal Pendidikan Anak Usia Dini</w:t>
      </w:r>
      <w:r w:rsidRPr="003A55EB">
        <w:rPr>
          <w:rFonts w:ascii="Times New Roman" w:hAnsi="Times New Roman" w:cs="Times New Roman"/>
          <w:noProof/>
          <w:sz w:val="24"/>
          <w:szCs w:val="24"/>
        </w:rPr>
        <w:t xml:space="preserve"> 6, No. 5 (2022): 4847–4859.</w:t>
      </w:r>
    </w:p>
    <w:p w14:paraId="78394C51" w14:textId="7F1EB093"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Tesa Yolanika Sitompul, Netty, Jalan Raya Tarutung-Siborongborong km, Silangkitang Kecamatan Sipoholon, and Tapanuli Utara. “Pengaruh Media Sosial Terhadap Karakter Pemuda Masa Kini.” </w:t>
      </w:r>
      <w:r w:rsidRPr="003A55EB">
        <w:rPr>
          <w:rFonts w:ascii="Times New Roman" w:hAnsi="Times New Roman" w:cs="Times New Roman"/>
          <w:iCs/>
          <w:noProof/>
          <w:sz w:val="24"/>
          <w:szCs w:val="24"/>
        </w:rPr>
        <w:t>Arumbae: Jurnal Ilmiah Teologi Dan Studi Agama</w:t>
      </w:r>
      <w:r w:rsidRPr="003A55EB">
        <w:rPr>
          <w:rFonts w:ascii="Times New Roman" w:hAnsi="Times New Roman" w:cs="Times New Roman"/>
          <w:noProof/>
          <w:sz w:val="24"/>
          <w:szCs w:val="24"/>
        </w:rPr>
        <w:t xml:space="preserve"> 2, No. 1 (2024): 42–59. https://doi.org/10.59581/jpat.widyakarya.v2i1.2344.</w:t>
      </w:r>
    </w:p>
    <w:p w14:paraId="4931C03A" w14:textId="70CCE278"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Tulung, Jeane M., Irene Preisilia Ilat, Kemur, Yunita, Polii, and Michael Fabio. “Pola Pendidikan Karakter Kristiani Era New Normal Pada Generasi Alfa.” </w:t>
      </w:r>
      <w:r w:rsidRPr="003A55EB">
        <w:rPr>
          <w:rFonts w:ascii="Times New Roman" w:hAnsi="Times New Roman" w:cs="Times New Roman"/>
          <w:iCs/>
          <w:noProof/>
          <w:sz w:val="24"/>
          <w:szCs w:val="24"/>
        </w:rPr>
        <w:t>MAGENANG: Jurnal Teologi Dan Pendidikan Kristen</w:t>
      </w:r>
      <w:r w:rsidRPr="003A55EB">
        <w:rPr>
          <w:rFonts w:ascii="Times New Roman" w:hAnsi="Times New Roman" w:cs="Times New Roman"/>
          <w:noProof/>
          <w:sz w:val="24"/>
          <w:szCs w:val="24"/>
        </w:rPr>
        <w:t xml:space="preserve"> 3, No. April (2022): 1–9.</w:t>
      </w:r>
    </w:p>
    <w:p w14:paraId="14A85434" w14:textId="01488C2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Wardhani, Lavandya Permata Kusuma, and Sujud Swastoko. “Sinergi Keluarga Dan Gereja Dalam Membentuk Generasi Alfa Yang Multitalent, Multitasking, Dan Humanis.” </w:t>
      </w:r>
      <w:r w:rsidRPr="003A55EB">
        <w:rPr>
          <w:rFonts w:ascii="Times New Roman" w:hAnsi="Times New Roman" w:cs="Times New Roman"/>
          <w:iCs/>
          <w:noProof/>
          <w:sz w:val="24"/>
          <w:szCs w:val="24"/>
        </w:rPr>
        <w:t>Jurnal Gamaliel : Teologi Praktika</w:t>
      </w:r>
      <w:r w:rsidRPr="003A55EB">
        <w:rPr>
          <w:rFonts w:ascii="Times New Roman" w:hAnsi="Times New Roman" w:cs="Times New Roman"/>
          <w:noProof/>
          <w:sz w:val="24"/>
          <w:szCs w:val="24"/>
        </w:rPr>
        <w:t xml:space="preserve"> 6, No. September (2024): 129–145.</w:t>
      </w:r>
    </w:p>
    <w:p w14:paraId="18B30E48" w14:textId="77777777"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5EB">
        <w:rPr>
          <w:rFonts w:ascii="Times New Roman" w:hAnsi="Times New Roman" w:cs="Times New Roman"/>
          <w:noProof/>
          <w:sz w:val="24"/>
          <w:szCs w:val="24"/>
        </w:rPr>
        <w:t xml:space="preserve">Waruwu, Elfin Warnius, and Mozes Lawalata. “Membangun Masyarakat Digital Yang Beretika: Mengintegrasikan Nilai-Nilai Kristen Di Era Teknologi Digital 5.0.” </w:t>
      </w:r>
      <w:r w:rsidRPr="003A55EB">
        <w:rPr>
          <w:rFonts w:ascii="Times New Roman" w:hAnsi="Times New Roman" w:cs="Times New Roman"/>
          <w:iCs/>
          <w:noProof/>
          <w:sz w:val="24"/>
          <w:szCs w:val="24"/>
        </w:rPr>
        <w:t>Didache: Journal of Christian Education</w:t>
      </w:r>
      <w:r w:rsidRPr="003A55EB">
        <w:rPr>
          <w:rFonts w:ascii="Times New Roman" w:hAnsi="Times New Roman" w:cs="Times New Roman"/>
          <w:noProof/>
          <w:sz w:val="24"/>
          <w:szCs w:val="24"/>
        </w:rPr>
        <w:t xml:space="preserve"> 5, no. 1 (2024): 22–46.</w:t>
      </w:r>
    </w:p>
    <w:p w14:paraId="2837AD42" w14:textId="3D9C1A2F" w:rsidR="003A55EB" w:rsidRPr="003A55EB" w:rsidRDefault="003A55EB" w:rsidP="003A55E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A55EB">
        <w:rPr>
          <w:rFonts w:ascii="Times New Roman" w:hAnsi="Times New Roman" w:cs="Times New Roman"/>
          <w:noProof/>
          <w:sz w:val="24"/>
          <w:szCs w:val="24"/>
        </w:rPr>
        <w:t>Zendrato, Marhaenita Paripurna. “Tantangan Dan Strategi Pelayanan Anak Di Era Pascamodern</w:t>
      </w:r>
      <w:r>
        <w:rPr>
          <w:rFonts w:ascii="Times New Roman" w:hAnsi="Times New Roman" w:cs="Times New Roman"/>
          <w:noProof/>
          <w:sz w:val="24"/>
          <w:szCs w:val="24"/>
        </w:rPr>
        <w:t xml:space="preserve"> Marhaenita Paripurna Zendrato</w:t>
      </w:r>
      <w:r w:rsidRPr="003A55EB">
        <w:rPr>
          <w:rFonts w:ascii="Times New Roman" w:hAnsi="Times New Roman" w:cs="Times New Roman"/>
          <w:noProof/>
          <w:sz w:val="24"/>
          <w:szCs w:val="24"/>
        </w:rPr>
        <w:t xml:space="preserve">.” </w:t>
      </w:r>
      <w:r w:rsidRPr="003A55EB">
        <w:rPr>
          <w:rFonts w:ascii="Times New Roman" w:hAnsi="Times New Roman" w:cs="Times New Roman"/>
          <w:iCs/>
          <w:noProof/>
          <w:sz w:val="24"/>
          <w:szCs w:val="24"/>
        </w:rPr>
        <w:t>Jurnal Amanat Agung</w:t>
      </w:r>
      <w:r w:rsidRPr="003A55EB">
        <w:rPr>
          <w:rFonts w:ascii="Times New Roman" w:hAnsi="Times New Roman" w:cs="Times New Roman"/>
          <w:noProof/>
          <w:sz w:val="24"/>
          <w:szCs w:val="24"/>
        </w:rPr>
        <w:t xml:space="preserve"> (n.d.).</w:t>
      </w:r>
    </w:p>
    <w:p w14:paraId="444505BA" w14:textId="37027FAB" w:rsidR="00B43F7F" w:rsidRPr="003A55EB" w:rsidRDefault="003A55EB" w:rsidP="003A55EB">
      <w:pPr>
        <w:pStyle w:val="NoSpacing"/>
        <w:spacing w:line="300" w:lineRule="auto"/>
        <w:jc w:val="both"/>
        <w:rPr>
          <w:rFonts w:ascii="Times New Roman" w:hAnsi="Times New Roman" w:cs="Times New Roman"/>
          <w:color w:val="000000"/>
          <w:sz w:val="24"/>
          <w:szCs w:val="24"/>
          <w:lang w:val="en-US"/>
        </w:rPr>
      </w:pPr>
      <w:r w:rsidRPr="003A55EB">
        <w:rPr>
          <w:rFonts w:ascii="Times New Roman" w:hAnsi="Times New Roman" w:cs="Times New Roman"/>
          <w:color w:val="000000"/>
          <w:sz w:val="24"/>
          <w:szCs w:val="24"/>
          <w:lang w:val="en-US"/>
        </w:rPr>
        <w:fldChar w:fldCharType="end"/>
      </w:r>
    </w:p>
    <w:sectPr w:rsidR="00B43F7F" w:rsidRPr="003A55EB" w:rsidSect="00423712">
      <w:headerReference w:type="default" r:id="rId10"/>
      <w:headerReference w:type="first" r:id="rId11"/>
      <w:pgSz w:w="11907" w:h="16840" w:code="9"/>
      <w:pgMar w:top="1985"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FE88E" w14:textId="77777777" w:rsidR="00C32ACE" w:rsidRDefault="00C32ACE" w:rsidP="004750D3">
      <w:pPr>
        <w:spacing w:after="0" w:line="240" w:lineRule="auto"/>
      </w:pPr>
      <w:r>
        <w:separator/>
      </w:r>
    </w:p>
  </w:endnote>
  <w:endnote w:type="continuationSeparator" w:id="0">
    <w:p w14:paraId="29174D4E" w14:textId="77777777" w:rsidR="00C32ACE" w:rsidRDefault="00C32ACE" w:rsidP="0047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manOldStyle">
    <w:altName w:val="Ezra SIL SR"/>
    <w:charset w:val="00"/>
    <w:family w:val="auto"/>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9DD606" w14:textId="77777777" w:rsidR="00C32ACE" w:rsidRDefault="00C32ACE" w:rsidP="004750D3">
      <w:pPr>
        <w:spacing w:after="0" w:line="240" w:lineRule="auto"/>
      </w:pPr>
      <w:r>
        <w:separator/>
      </w:r>
    </w:p>
  </w:footnote>
  <w:footnote w:type="continuationSeparator" w:id="0">
    <w:p w14:paraId="5068F822" w14:textId="77777777" w:rsidR="00C32ACE" w:rsidRDefault="00C32ACE" w:rsidP="004750D3">
      <w:pPr>
        <w:spacing w:after="0" w:line="240" w:lineRule="auto"/>
      </w:pPr>
      <w:r>
        <w:continuationSeparator/>
      </w:r>
    </w:p>
  </w:footnote>
  <w:footnote w:id="1">
    <w:p w14:paraId="760B35E6" w14:textId="07FE34A2"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7E724D" w:rsidRPr="00D45805">
        <w:rPr>
          <w:rFonts w:ascii="Times New Roman" w:hAnsi="Times New Roman" w:cs="Times New Roman"/>
        </w:rPr>
        <w:instrText>ADDIN CSL_CITATION {"citationItems":[{"id":"ITEM-1","itemData":{"abstract":"The alpha generation is a generation born surrounded by technological progress. It will have a very bad and negative impact if it is not balanced with children's character and spiritual education from an early age, because it will have an impact on the child's individual growth as well as motoric and emotional growth that is not optimal. Children's character and spiritual education must start from the family and be carried out by parents. This research uses a literature study method by utilizing various kinds of literature related to the research theme. The aim of this research is to provide a pattern that parents can use in carrying out character and spiritual education in alpha generation children. The results of this research are that character and spiritual education patterns can be carried out by cultivating character and spirituality, providing mentoring, and habituation. The conclusion of this research is the importance of a pattern of approach in carrying out character and spiritual education for children in the alpha generation, a generation that is familiar with the world of technology and its consequences.","author":[{"dropping-particle":"","family":"Pasaribu","given":"Sugeng Prayitno; Ferdinan","non-dropping-particle":"","parse-names":false,"suffix":""}],"container-title":"SCRIPTA: Jurnal Teologi &amp; Pelayanan Kontekstual","id":"ITEM-1","issue":"2","issued":{"date-parts":[["2023"]]},"page":"225-237","title":"Generasi Alpha:Sebuah Pola Pendekatan Guru Pendidikan Agama Kristen Dalam Melakukan Pendidikan Karakter, Moral dan Kerohanian Peserta Didik","type":"article-journal","volume":"16"},"uris":["http://www.mendeley.com/documents/?uuid=fd010211-3024-447c-b077-3d59364d79bd"]}],"mendeley":{"formattedCitation":"Sugeng Prayitno; Ferdinan Pasaribu, “Generasi Alpha:Sebuah Pola Pendekatan Guru Pendidikan Agama Kristen Dalam Melakukan Pendidikan Karakter, Moral Dan Kerohanian Peserta Didik,” &lt;i&gt;SCRIPTA: Jurnal Teologi &amp; Pelayanan Kontekstual&lt;/i&gt; 16, no. 2 (2023): 225–237, https://ejournal.stte.ac.id/index.php/scripta/article/view/248/127.","plainTextFormattedCitation":"Sugeng Prayitno; Ferdinan Pasaribu, “Generasi Alpha:Sebuah Pola Pendekatan Guru Pendidikan Agama Kristen Dalam Melakukan Pendidikan Karakter, Moral Dan Kerohanian Peserta Didik,” SCRIPTA: Jurnal Teologi &amp; Pelayanan Kontekstual 16, no. 2 (2023): 225–237, https://ejournal.stte.ac.id/index.php/scripta/article/view/248/127.","previouslyFormattedCitation":"Sugeng Prayitno; Ferdinan Pasaribu, “Generasi Alpha:Sebuah Pola Pendekatan Guru Pendidikan Agama Kristen Dalam Melakukan Pendidikan Karakter, Moral Dan Kerohanian Peserta Didik,” &lt;i&gt;SCRIPTA: Jurnal Teologi &amp; Pelayanan Kontekstual&lt;/i&gt; 16, no. 2 (2023): 225–237, https://ejournal.stte.ac.id/index.php/scripta/article/view/248/127."},"properties":{"noteIndex":1},"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Sugeng Prayitno; Ferdinan Pasaribu, “Generasi Alpha:Sebuah Pola Pendekatan Guru Pendidikan Agama Kristen Dalam Melakukan Pendidikan Karakter, Moral Dan Kerohanian Peserta Didik,” SCRIPTA: Jurnal Teologi &amp; Pelayanan Kontekstual 16, no. 2 (2023): 225–237, https://ejournal.stte.ac.id/index.php/scripta/article/view/248/127.</w:t>
      </w:r>
      <w:r w:rsidRPr="00D45805">
        <w:rPr>
          <w:rFonts w:ascii="Times New Roman" w:hAnsi="Times New Roman" w:cs="Times New Roman"/>
        </w:rPr>
        <w:fldChar w:fldCharType="end"/>
      </w:r>
    </w:p>
  </w:footnote>
  <w:footnote w:id="2">
    <w:p w14:paraId="0B4AB3DB" w14:textId="338B3308"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7E724D" w:rsidRPr="00D45805">
        <w:rPr>
          <w:rFonts w:ascii="Times New Roman" w:hAnsi="Times New Roman" w:cs="Times New Roman"/>
        </w:rPr>
        <w:instrText>ADDIN CSL_CITATION {"citationItems":[{"id":"ITEM-1","itemData":{"author":[{"dropping-particle":"","family":"Ferdinan Pasaribu","given":"","non-dropping-particle":"","parse-names":false,"suffix":""}],"container-title":"Mitra Sriwijaya","id":"ITEM-1","issued":{"date-parts":[["2024"]]},"page":"111-126","title":"Eksposisi Kolose 2 : 6-8 : Generasi Z Yang Terpapar Sindrom Fear of Missing Out Hasil Sensus Penduduk Tahun 2020 telah dirilis Badan Pusat Statistik pada","type":"article-journal"},"uris":["http://www.mendeley.com/documents/?uuid=77eed2ea-a739-4181-bc86-1f24963e4039"]}],"mendeley":{"formattedCitation":"Ferdinan Pasaribu, “Eksposisi Kolose 2 : 6-8 : Generasi Z Yang Terpapar Sindrom Fear of Missing Out Hasil Sensus Penduduk Tahun 2020 Telah Dirilis Badan Pusat Statistik Pada,” &lt;i&gt;Mitra Sriwijaya&lt;/i&gt; (2024): 111–126.","plainTextFormattedCitation":"Ferdinan Pasaribu, “Eksposisi Kolose 2 : 6-8 : Generasi Z Yang Terpapar Sindrom Fear of Missing Out Hasil Sensus Penduduk Tahun 2020 Telah Dirilis Badan Pusat Statistik Pada,” Mitra Sriwijaya (2024): 111–126.","previouslyFormattedCitation":"Ferdinan Pasaribu, “Eksposisi Kolose 2 : 6-8 : Generasi Z Yang Terpapar Sindrom Fear of Missing Out Hasil Sensus Penduduk Tahun 2020 Telah Dirilis Badan Pusat Statistik Pada,” &lt;i&gt;Mitra Sriwijaya&lt;/i&gt; (2024): 111–126."},"properties":{"noteIndex":2},"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Ferdinan Pasaribu, “Eksposisi Kolose 2 : 6-8 : Generasi Z Yang Terpapar Sindrom Fear of Missing Out Hasil Sensus Penduduk Tahun 2020 Telah Dirilis Badan Pusat Statistik Pada,” Mitra Sriwijaya (2024): 111–126.</w:t>
      </w:r>
      <w:r w:rsidRPr="00D45805">
        <w:rPr>
          <w:rFonts w:ascii="Times New Roman" w:hAnsi="Times New Roman" w:cs="Times New Roman"/>
        </w:rPr>
        <w:fldChar w:fldCharType="end"/>
      </w:r>
    </w:p>
  </w:footnote>
  <w:footnote w:id="3">
    <w:p w14:paraId="3823FCF2" w14:textId="3F131CE9"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https://dx.doi.org/10.51667/tt.v11i1.1448","abstract":"Social and technological changes affect the way Sunday school children at GKI Diaspora Doyo Baru interact with others, including in terms of religious values and spirituality. Rigid curriculum and conventional teaching methods may no longer appeal to the Alpha generation, which grew up in the digital era. Therefore, it is necessary to identify effective ways to nurture and develop the spirituality of the Alpha generation in this technological era. This study aims to create a video learning method to enhance the spirituality of the Alpha generation in the Sunday School of the GKI Diaspora Doyo Baru congregation. Qualitative approaches are used in this study, and participant observation and interviews are used to obtain data. The results showed that Sunday school teachers of the GKI Diaspora Doyo Baru congregation have paid good attention to the challenges faced by the Alpha generation. The video media designed by Sunday school teachers proved to be effective and efficient as an innovative learning tool to nurture children's faith because it provides a strong appeal. Video media can be a \"future savings\" for the spiritual and moral development of the Alpha generation.","author":[{"dropping-particle":"","family":"Jeujanan","given":"Christina Anita","non-dropping-particle":"","parse-names":false,"suffix":""},{"dropping-particle":"","family":"Ansaka","given":"Joane Jenie","non-dropping-particle":"","parse-names":false,"suffix":""},{"dropping-particle":"","family":"Tinggi","given":"Sekolah","non-dropping-particle":"","parse-names":false,"suffix":""},{"dropping-particle":"","family":"Kristen","given":"Agama","non-dropping-particle":"","parse-names":false,"suffix":""},{"dropping-particle":"","family":"Negeri","given":"Protestan","non-dropping-particle":"","parse-names":false,"suffix":""}],"container-title":"Tumou Tou Jurnal Ilmiah","id":"ITEM-1","issue":"2","issued":{"date-parts":[["2024"]]},"page":"94-105","title":"MEMELIHARA SPIRITUALITAS GENERASI ALFA : Pembelajaran Inovatif Guru Sekolah Minggu Berbasis Media Video","type":"article-journal","volume":"11"},"uris":["http://www.mendeley.com/documents/?uuid=5a020db0-312e-447a-87c2-8128614faed8"]}],"mendeley":{"formattedCitation":"Christina Anita Jeujanan et al., “MEMELIHARA SPIRITUALITAS GENERASI ALFA : Pembelajaran Inovatif Guru Sekolah Minggu Berbasis Media Video,” &lt;i&gt;Tumou Tou Jurnal Ilmiah&lt;/i&gt; 11, no. 2 (2024): 94–105.","manualFormatting":"Christina Anita Jeujanan et al., “Memelihara Spiritualitas Generasi Alfa : Pembelajaran Inovatif Guru Sekolah Minggu Berbasis Media Video,” Tumou Tou Jurnal Ilmiah 11, No. 2 (2024): 94–105.","plainTextFormattedCitation":"Christina Anita Jeujanan et al., “MEMELIHARA SPIRITUALITAS GENERASI ALFA : Pembelajaran Inovatif Guru Sekolah Minggu Berbasis Media Video,” Tumou Tou Jurnal Ilmiah 11, no. 2 (2024): 94–105.","previouslyFormattedCitation":"Christina Anita Jeujanan et al., “MEMELIHARA SPIRITUALITAS GENERASI ALFA : Pembelajaran Inovatif Guru Sekolah Minggu Berbasis Media Video,” &lt;i&gt;Tumou Tou Jurnal Ilmiah&lt;/i&gt; 11, no. 2 (2024): 94–105."},"properties":{"noteIndex":3},"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Christina Anita Jeujanan et al., “</w:t>
      </w:r>
      <w:r w:rsidR="00AE3897" w:rsidRPr="00D45805">
        <w:rPr>
          <w:rFonts w:ascii="Times New Roman" w:hAnsi="Times New Roman" w:cs="Times New Roman"/>
          <w:noProof/>
        </w:rPr>
        <w:t>Memelihara Spiritualitas Generasi Alfa</w:t>
      </w:r>
      <w:r w:rsidRPr="00D45805">
        <w:rPr>
          <w:rFonts w:ascii="Times New Roman" w:hAnsi="Times New Roman" w:cs="Times New Roman"/>
          <w:noProof/>
        </w:rPr>
        <w:t> : Pembelajaran Inovatif Guru Sekolah Minggu Berbasis Media Video,” Tumou Tou Jurnal</w:t>
      </w:r>
      <w:r w:rsidR="007570B2">
        <w:rPr>
          <w:rFonts w:ascii="Times New Roman" w:hAnsi="Times New Roman" w:cs="Times New Roman"/>
          <w:noProof/>
        </w:rPr>
        <w:t xml:space="preserve"> Ilmiah 11, </w:t>
      </w:r>
      <w:r w:rsidR="007570B2">
        <w:rPr>
          <w:rFonts w:ascii="Times New Roman" w:hAnsi="Times New Roman" w:cs="Times New Roman"/>
          <w:noProof/>
          <w:lang w:val="en-US"/>
        </w:rPr>
        <w:t>N</w:t>
      </w:r>
      <w:r w:rsidRPr="00D45805">
        <w:rPr>
          <w:rFonts w:ascii="Times New Roman" w:hAnsi="Times New Roman" w:cs="Times New Roman"/>
          <w:noProof/>
        </w:rPr>
        <w:t>o. 2 (2024): 94–105.</w:t>
      </w:r>
      <w:r w:rsidRPr="00D45805">
        <w:rPr>
          <w:rFonts w:ascii="Times New Roman" w:hAnsi="Times New Roman" w:cs="Times New Roman"/>
        </w:rPr>
        <w:fldChar w:fldCharType="end"/>
      </w:r>
    </w:p>
  </w:footnote>
  <w:footnote w:id="4">
    <w:p w14:paraId="289329C1" w14:textId="70D79820"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47131/jtb.v6i2.201","ISSN":"2622-514X","abstract":"Generation Alfa is a demographic group that follows Generation Z, a generation (born 2010-onwards) growing up in an all-digital world and facing significant challenges in character formation. The phenomenon of gadget addiction and lack of social interaction in children raises concerns about hampering their emotional and spiritual development. Religion and the development of digital technology have an essential role in shaping the character of Generation Alfa. The digital era has significantly impacted how Generation Alfa understands values, ethics, and social interactions. As a moral and ethical filter, religion also influences this generation's character formation. This article aims to explain the role of religion in shaping the character of alpha-generation children to control digital addiction and strengthen their social-emotional intelligence. This research uses qualitative methods and a literature review approach. Where researchers collect data and information regarding character formation in the postdigital era in early childhood, sourced from various research journals, both national and international, magazines, various supporting books, and newspapers. This research shows that religious education plays a vital role in shaping the children's character of the digital generation by instilling empathy, caring, and responsibility as wise, intelligent, and ethical digital filters.\r \r \r Abstrak\r Generasi Alfa adalah kelompok demografi yang mengikuti generasi Z, generasi yang (lahir 2010-seterusnya) tumbuh besar dalam dunia serba digital dan menghadapi tantangan besar dalam pembentukan karakter. Fenomena kecanduan gadget dan kurangnya interaksi sosial pada anak menimbulkan kekhawatiran akan terhambatnya perkembangan emosi dan spiritual mereka. Agama dan perkembangan teknologi digital memiliki peran penting dalam membentuk karakter Generasi Alfa. Era digital membawa dampak signifikan terhadap cara Generasi Alfa memahami nilai, etika, dan interaksi sosial. Agama, sebagai filter moral dan etika, turut memengaruhi pembentukan karakter generasi ini. Tulisan ini bertujuan menguraikan peran agama dalam dalam membentuk karakter anak generasi alpha untuk mengendalikan kecanduan digital dan menguatkan kecerdasan sosial-emosi mereka. Penelitian ini menggunakan metode kualitatif dengan menggunakan pendekatan literature review. Dimana peneliti melakukan pengumpulan data dan informasi mengenai pembentukan karakter di era postdigital pada anak usia dini yang bersumber…","author":[{"dropping-particle":"","family":"Sakoan","given":"Siskawaty","non-dropping-particle":"","parse-names":false,"suffix":""}],"container-title":"Jurnal Teruna Bhakti","id":"ITEM-1","issue":"2","issued":{"date-parts":[["2024"]]},"page":"178","title":"Agama dan Pembentukan Karakter Generasi Alfa di Era Postdigital","type":"article-journal","volume":"6"},"uris":["http://www.mendeley.com/documents/?uuid=3d72282c-640b-4863-a1de-e0d704e2b567"]}],"mendeley":{"formattedCitation":"Siskawaty Sakoan, “Agama Dan Pembentukan Karakter Generasi Alfa Di Era Postdigital,” &lt;i&gt;Jurnal Teruna Bhakti&lt;/i&gt; 6, no. 2 (2024): 178.","manualFormatting":"Siskawaty Sakoan, “Agama Dan Pembentukan Karakter Generasi Alfa di Era Postdigital,” Jurnal Teruna Bhakti 6, No. 2 (2024): 178.","plainTextFormattedCitation":"Siskawaty Sakoan, “Agama Dan Pembentukan Karakter Generasi Alfa Di Era Postdigital,” Jurnal Teruna Bhakti 6, no. 2 (2024): 178.","previouslyFormattedCitation":"Siskawaty Sakoan, “Agama Dan Pembentukan Karakter Generasi Alfa Di Era Postdigital,” &lt;i&gt;Jurnal Teruna Bhakti&lt;/i&gt; 6, no. 2 (2024): 178."},"properties":{"noteIndex":4},"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Siskawaty Sakoan, “Agama Dan Pemb</w:t>
      </w:r>
      <w:r w:rsidR="007570B2">
        <w:rPr>
          <w:rFonts w:ascii="Times New Roman" w:hAnsi="Times New Roman" w:cs="Times New Roman"/>
          <w:noProof/>
        </w:rPr>
        <w:t xml:space="preserve">entukan Karakter Generasi Alfa </w:t>
      </w:r>
      <w:r w:rsidR="007570B2">
        <w:rPr>
          <w:rFonts w:ascii="Times New Roman" w:hAnsi="Times New Roman" w:cs="Times New Roman"/>
          <w:noProof/>
          <w:lang w:val="en-US"/>
        </w:rPr>
        <w:t>d</w:t>
      </w:r>
      <w:r w:rsidRPr="00D45805">
        <w:rPr>
          <w:rFonts w:ascii="Times New Roman" w:hAnsi="Times New Roman" w:cs="Times New Roman"/>
          <w:noProof/>
        </w:rPr>
        <w:t xml:space="preserve">i Era Postdigital,” Jurnal Teruna Bhakti </w:t>
      </w:r>
      <w:r w:rsidR="007570B2">
        <w:rPr>
          <w:rFonts w:ascii="Times New Roman" w:hAnsi="Times New Roman" w:cs="Times New Roman"/>
          <w:noProof/>
        </w:rPr>
        <w:t xml:space="preserve">6, </w:t>
      </w:r>
      <w:r w:rsidR="007570B2">
        <w:rPr>
          <w:rFonts w:ascii="Times New Roman" w:hAnsi="Times New Roman" w:cs="Times New Roman"/>
          <w:noProof/>
          <w:lang w:val="en-US"/>
        </w:rPr>
        <w:t>N</w:t>
      </w:r>
      <w:r w:rsidRPr="00D45805">
        <w:rPr>
          <w:rFonts w:ascii="Times New Roman" w:hAnsi="Times New Roman" w:cs="Times New Roman"/>
          <w:noProof/>
        </w:rPr>
        <w:t>o. 2 (2024): 178.</w:t>
      </w:r>
      <w:r w:rsidRPr="00D45805">
        <w:rPr>
          <w:rFonts w:ascii="Times New Roman" w:hAnsi="Times New Roman" w:cs="Times New Roman"/>
        </w:rPr>
        <w:fldChar w:fldCharType="end"/>
      </w:r>
    </w:p>
  </w:footnote>
  <w:footnote w:id="5">
    <w:p w14:paraId="010BBCE1" w14:textId="71F5816B"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36588/hjim.v3i2.341","abstract":"This article discusses the urgency of professional Christian education teachers for the Alpha generation who have various quite complex needs and problems. Teachers are expected to be able to carry out their duties wholeheartedly and be able to apply technology in the learning process so that it is interesting and easy to understand by the Alpha generation. Unfortunately, in the current era of digital technology there are still teachers who are less professional in carrying out their calling, including in the use of digital technology in learning. To answer this problem, in this research the author uses a qualitative method through literature study, namely comparing various literature, be it books, articles or journals related to the discussion above. The aim of this research is to see the urgency of the need for professional Christian education teachers in educating the Alpha generation. The results of this research show that professional Christian education teachers are really needed in educating the Alpha generation, so that the needs of this generation can be met through Christian education.","author":[{"dropping-particle":"","family":"Dakhi","given":"Nella Novianti","non-dropping-particle":"","parse-names":false,"suffix":""},{"dropping-particle":"","family":"Telaumbanua","given":"Sozawato","non-dropping-particle":"","parse-names":false,"suffix":""}],"container-title":"HINENI: Jurnal Ilmiah Mahasiswa","id":"ITEM-1","issue":"2","issued":{"date-parts":[["2023"]]},"page":"60-70","title":"Panggilan Menjadi Pendidik Agama Kristen yang Profesional bagi Generasi Alpha","type":"article-journal","volume":"3"},"uris":["http://www.mendeley.com/documents/?uuid=584c2b8a-aed5-4713-8e14-57c907167fdf"]}],"mendeley":{"formattedCitation":"Nella Novianti Dakhi and Sozawato Telaumbanua, “Panggilan Menjadi Pendidik Agama Kristen Yang Profesional Bagi Generasi Alpha,” &lt;i&gt;HINENI: Jurnal Ilmiah Mahasiswa&lt;/i&gt; 3, no. 2 (2023): 60–70.","manualFormatting":"Nella Novianti Dakhi and Sozawato Telaumbanua, “Panggilan Menjadi Pendidik Agama Kristen Yang Profesional Bagi Generasi Alpha,” Hineni: Jurnal Ilmiah Mahasiswa 3, no. 2 (2023): 60–70.","plainTextFormattedCitation":"Nella Novianti Dakhi and Sozawato Telaumbanua, “Panggilan Menjadi Pendidik Agama Kristen Yang Profesional Bagi Generasi Alpha,” HINENI: Jurnal Ilmiah Mahasiswa 3, no. 2 (2023): 60–70.","previouslyFormattedCitation":"Nella Novianti Dakhi and Sozawato Telaumbanua, “Panggilan Menjadi Pendidik Agama Kristen Yang Profesional Bagi Generasi Alpha,” &lt;i&gt;HINENI: Jurnal Ilmiah Mahasiswa&lt;/i&gt; 3, no. 2 (2023): 60–70."},"properties":{"noteIndex":5},"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 xml:space="preserve">Nella Novianti Dakhi and Sozawato Telaumbanua, “Panggilan Menjadi Pendidik Agama Kristen Yang Profesional Bagi Generasi Alpha,” </w:t>
      </w:r>
      <w:r w:rsidR="007570B2" w:rsidRPr="00D45805">
        <w:rPr>
          <w:rFonts w:ascii="Times New Roman" w:hAnsi="Times New Roman" w:cs="Times New Roman"/>
          <w:noProof/>
        </w:rPr>
        <w:t>Hineni:</w:t>
      </w:r>
      <w:r w:rsidRPr="00D45805">
        <w:rPr>
          <w:rFonts w:ascii="Times New Roman" w:hAnsi="Times New Roman" w:cs="Times New Roman"/>
          <w:noProof/>
        </w:rPr>
        <w:t xml:space="preserve"> Jurnal Ilmiah Mahasiswa 3, no. 2 (2023): 60–70.</w:t>
      </w:r>
      <w:r w:rsidRPr="00D45805">
        <w:rPr>
          <w:rFonts w:ascii="Times New Roman" w:hAnsi="Times New Roman" w:cs="Times New Roman"/>
        </w:rPr>
        <w:fldChar w:fldCharType="end"/>
      </w:r>
    </w:p>
  </w:footnote>
  <w:footnote w:id="6">
    <w:p w14:paraId="079BA026" w14:textId="41396488"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30648/dun.v8i2.1169","ISSN":"2541-3937","abstract":"Abstract. The purpose of this research is to describe the church's strategy in its mission of evangelizing the Alpha generation. Alpha generation is the first truly post-Christian generation and is numerically the largest in population demographic. This makes the Alpha generation the most influential religious force. This research was conducted using the literature study method. The results of this research show that this generation is spiritually shaped a lot by digital and virtual media. Therefore, the church needs to utilize digital and virtual media in its mission to evangelize them, while maintaining the role of the family, especially fathers.Abstrak. Tujuan penelitian ini adalah untuk menggambarkan strategi gereja dalam misi penginjilan kepada generasi Alpha. Generasi Alpha merupakan generasi pertama yang benar-benar pasca Kristen dan secara numerik merupakan yang terbesar dalam demografi kependudukan. Hal ini menjadikan generasi Alpha sebagai kekuatan agama paling berpengaruh. Penelitian ini dilakukan dengan menggunakan metode studi pustaka. Hasil penelitian ini menunjukkan bahwa generasi ini secara spiritual banyak dibentuk oleh media-media digital dan virtual. Oleh karena itu, gereja perlu memanfaatkan media-media digital dan virtual dalam misi penginjilan kepada mereka, dengan tetap mempertahankan peran keluarga, terutama ayah.","author":[{"dropping-particle":"","family":"Gultom","given":"Joni Manumpak Parulian","non-dropping-particle":"","parse-names":false,"suffix":""}],"container-title":"DUNAMIS: Jurnal Teologi dan Pendidikan Kristiani","id":"ITEM-1","issue":"2","issued":{"date-parts":[["2024"]]},"page":"777-792","title":"Strategi Gereja dalam Misi Penginjilan kepada Generasi Alpha","type":"article-journal","volume":"8"},"uris":["http://www.mendeley.com/documents/?uuid=f34a225d-f8da-46df-81e1-c674f6c9a2cb"]}],"mendeley":{"formattedCitation":"Joni Manumpak Parulian Gultom, “Strategi Gereja Dalam Misi Penginjilan Kepada Generasi Alpha,” &lt;i&gt;DUNAMIS: Jurnal Teologi dan Pendidikan Kristiani&lt;/i&gt; 8, no. 2 (2024): 777–792.","manualFormatting":"Joni Manumpak Parulian Gultom, “Strategi Gereja Dalam Misi Penginjilan Kepada Generasi Alpha,” Dunamis: Jurnal Teologi dan Pendidikan Kristiani 8, No. 2 (2024): 777–792.","plainTextFormattedCitation":"Joni Manumpak Parulian Gultom, “Strategi Gereja Dalam Misi Penginjilan Kepada Generasi Alpha,” DUNAMIS: Jurnal Teologi dan Pendidikan Kristiani 8, no. 2 (2024): 777–792.","previouslyFormattedCitation":"Joni Manumpak Parulian Gultom, “Strategi Gereja Dalam Misi Penginjilan Kepada Generasi Alpha,” &lt;i&gt;DUNAMIS: Jurnal Teologi dan Pendidikan Kristiani&lt;/i&gt; 8, no. 2 (2024): 777–792."},"properties":{"noteIndex":6},"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 xml:space="preserve">Joni Manumpak Parulian Gultom, “Strategi Gereja Dalam Misi Penginjilan Kepada Generasi Alpha,” </w:t>
      </w:r>
      <w:r w:rsidR="007570B2" w:rsidRPr="00D45805">
        <w:rPr>
          <w:rFonts w:ascii="Times New Roman" w:hAnsi="Times New Roman" w:cs="Times New Roman"/>
          <w:noProof/>
        </w:rPr>
        <w:t>Dunamis</w:t>
      </w:r>
      <w:r w:rsidRPr="00D45805">
        <w:rPr>
          <w:rFonts w:ascii="Times New Roman" w:hAnsi="Times New Roman" w:cs="Times New Roman"/>
          <w:noProof/>
        </w:rPr>
        <w:t>: Jurnal Teolo</w:t>
      </w:r>
      <w:r w:rsidR="007570B2">
        <w:rPr>
          <w:rFonts w:ascii="Times New Roman" w:hAnsi="Times New Roman" w:cs="Times New Roman"/>
          <w:noProof/>
        </w:rPr>
        <w:t xml:space="preserve">gi dan Pendidikan Kristiani 8, </w:t>
      </w:r>
      <w:r w:rsidR="007570B2">
        <w:rPr>
          <w:rFonts w:ascii="Times New Roman" w:hAnsi="Times New Roman" w:cs="Times New Roman"/>
          <w:noProof/>
          <w:lang w:val="en-US"/>
        </w:rPr>
        <w:t>N</w:t>
      </w:r>
      <w:r w:rsidRPr="00D45805">
        <w:rPr>
          <w:rFonts w:ascii="Times New Roman" w:hAnsi="Times New Roman" w:cs="Times New Roman"/>
          <w:noProof/>
        </w:rPr>
        <w:t>o. 2 (2024): 777–792.</w:t>
      </w:r>
      <w:r w:rsidRPr="00D45805">
        <w:rPr>
          <w:rFonts w:ascii="Times New Roman" w:hAnsi="Times New Roman" w:cs="Times New Roman"/>
        </w:rPr>
        <w:fldChar w:fldCharType="end"/>
      </w:r>
    </w:p>
  </w:footnote>
  <w:footnote w:id="7">
    <w:p w14:paraId="0F3605E4" w14:textId="1B26BC97"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7E724D" w:rsidRPr="00D45805">
        <w:rPr>
          <w:rFonts w:ascii="Times New Roman" w:hAnsi="Times New Roman" w:cs="Times New Roman"/>
        </w:rPr>
        <w:instrText>ADDIN CSL_CITATION {"citationItems":[{"id":"ITEM-1","itemData":{"ISBN":"9786230947131","author":[{"dropping-particle":"","family":"Purwanto","given":"Edi","non-dropping-particle":"","parse-names":false,"suffix":""}],"id":"ITEM-1","issued":{"date-parts":[["2023"]]},"publisher":"STT Internasional Harvest","title":"Prosiding Seminar Nasional Harvest Theology 2023","type":"book"},"uris":["http://www.mendeley.com/documents/?uuid=99434612-d8ff-4765-9b74-2498d0f7f6be"]}],"mendeley":{"formattedCitation":"Edi Purwanto, &lt;i&gt;Prosiding Seminar Nasional Harvest Theology 2023&lt;/i&gt; (STT Internasional Harvest, 2023).","plainTextFormattedCitation":"Edi Purwanto, Prosiding Seminar Nasional Harvest Theology 2023 (STT Internasional Harvest, 2023).","previouslyFormattedCitation":"Edi Purwanto, &lt;i&gt;Prosiding Seminar Nasional Harvest Theology 2023&lt;/i&gt; (STT Internasional Harvest, 2023)."},"properties":{"noteIndex":7},"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Edi Purwanto, Prosiding Seminar Nasional Harvest Theology 2023 (STT Internasional Harvest, 2023).</w:t>
      </w:r>
      <w:r w:rsidRPr="00D45805">
        <w:rPr>
          <w:rFonts w:ascii="Times New Roman" w:hAnsi="Times New Roman" w:cs="Times New Roman"/>
        </w:rPr>
        <w:fldChar w:fldCharType="end"/>
      </w:r>
    </w:p>
  </w:footnote>
  <w:footnote w:id="8">
    <w:p w14:paraId="0F2D8A27" w14:textId="68641439"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24114/kjb.v11i1.33492","ISSN":"2301-5411","abstract":"Penelitian ini bertujuan untuk menganalisis secara inklusif dan komperehensif mengenai bahasa komunikasi yang sering kali digunakan oleh generasi alpha. Penelitian ini menggunakan metode analisis isi dengan jenis penelitian kualitatif yaitu menganalisis bahasa yang digunakan generasi alpha dalam berkomunikasi yang mengandung pergeseran makna kata pada ruang lingkup ameliorasi dan peyorasi. Terjadinya peyorasi lebih banyak digunakan generasi alpha dibandingkan dengan ameliorasi. Pergeseran makna pada peyorasi yang diungkapkan generasi alpha ketika berkomunikasi adalah bentuk sebagai pengakuan publik. Generasi alpha merupakan generasi termuda dari seluruh generasi. Generasi alpha tumbuh melekat dengan digital dan cenderung lebih melaju pesat dibandingkan generasi sebelumnya, dalam hal ucapan pada saat berkomunikasi generasi ini melakukan banyak pergeseran makna sebagai kontestasi identitas. Kebermanfaatan penelitian ini sebagai referensi guru dan orang tua untuk mengidentifikasi bahasa yang digunakan generasi alpha ketika berkomunikasi sehingga mengalami pergeseran makna kata, agar dapat diubah ke bahasa komunikasi yang lebih baik.","author":[{"dropping-particle":"","family":"Maulida","given":"Utami","non-dropping-particle":"","parse-names":false,"suffix":""}],"container-title":"Kode : Jurnal Bahasa","id":"ITEM-1","issue":"1","issued":{"date-parts":[["2022"]]},"page":"38-49","title":"Pergeseran Makna Kata pada Komunikasi Generasi Alpha sebagai Kontestasi Identitas","type":"article-journal","volume":"11"},"uris":["http://www.mendeley.com/documents/?uuid=9efd7518-886d-4e80-9cb1-092396ceb80c"]}],"mendeley":{"formattedCitation":"Utami Maulida, “Pergeseran Makna Kata Pada Komunikasi Generasi Alpha Sebagai Kontestasi Identitas,” &lt;i&gt;Kode : Jurnal Bahasa&lt;/i&gt; 11, no. 1 (2022): 38–49.","manualFormatting":"Utami Maulida, “Pergeseran Makna Kata Pada Komunikasi Generasi Alpha Sebagai Kontestasi Identitas,” Kode : Jurnal Bahasa 11, No. 1 (2022): 38–49.","plainTextFormattedCitation":"Utami Maulida, “Pergeseran Makna Kata Pada Komunikasi Generasi Alpha Sebagai Kontestasi Identitas,” Kode : Jurnal Bahasa 11, no. 1 (2022): 38–49.","previouslyFormattedCitation":"Utami Maulida, “Pergeseran Makna Kata Pada Komunikasi Generasi Alpha Sebagai Kontestasi Identitas,” &lt;i&gt;Kode : Jurnal Bahasa&lt;/i&gt; 11, no. 1 (2022): 38–49."},"properties":{"noteIndex":8},"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Utami Maulida, “Pergeseran Makna Kata Pada Komunikasi Generasi Alpha Sebagai Kontestasi Identi</w:t>
      </w:r>
      <w:r w:rsidR="007570B2">
        <w:rPr>
          <w:rFonts w:ascii="Times New Roman" w:hAnsi="Times New Roman" w:cs="Times New Roman"/>
          <w:noProof/>
        </w:rPr>
        <w:t xml:space="preserve">tas,” Kode : Jurnal Bahasa 11, </w:t>
      </w:r>
      <w:r w:rsidR="007570B2">
        <w:rPr>
          <w:rFonts w:ascii="Times New Roman" w:hAnsi="Times New Roman" w:cs="Times New Roman"/>
          <w:noProof/>
          <w:lang w:val="en-US"/>
        </w:rPr>
        <w:t>N</w:t>
      </w:r>
      <w:r w:rsidRPr="00D45805">
        <w:rPr>
          <w:rFonts w:ascii="Times New Roman" w:hAnsi="Times New Roman" w:cs="Times New Roman"/>
          <w:noProof/>
        </w:rPr>
        <w:t>o. 1 (2022): 38–49.</w:t>
      </w:r>
      <w:r w:rsidRPr="00D45805">
        <w:rPr>
          <w:rFonts w:ascii="Times New Roman" w:hAnsi="Times New Roman" w:cs="Times New Roman"/>
        </w:rPr>
        <w:fldChar w:fldCharType="end"/>
      </w:r>
    </w:p>
  </w:footnote>
  <w:footnote w:id="9">
    <w:p w14:paraId="4D42671B" w14:textId="4FBE4EE1"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uthor":[{"dropping-particle":"","family":"Setiawan","given":"Hendra","non-dropping-particle":"","parse-names":false,"suffix":""},{"dropping-particle":"","family":"Minarti","given":"Sri","non-dropping-particle":"","parse-names":false,"suffix":""}],"container-title":"Dirasah","id":"ITEM-1","issue":"2","issued":{"date-parts":[["2024"]]},"page":"835-845","title":"Problematika Ideologi Sekularisme dalam Pendidikan Tingkat Madrasah Tsanawiyah","type":"article-journal","volume":"7"},"uris":["http://www.mendeley.com/documents/?uuid=8ce45cb3-7367-4f63-8c2c-5bd65b58dc01"]}],"mendeley":{"formattedCitation":"Hendra Setiawan and Sri Minarti, “Problematika Ideologi Sekularisme Dalam Pendidikan Tingkat Madrasah Tsanawiyah,” &lt;i&gt;Dirasah&lt;/i&gt; 7, no. 2 (2024): 835–845.","manualFormatting":"Hendra Setiawan and Sri Minarti, “Problematika Ideologi Sekularisme Dalam Pendidikan Tingkat Madrasah Tsanawiyah,” Dirasah 7, No. 2 (2024): 835–845.","plainTextFormattedCitation":"Hendra Setiawan and Sri Minarti, “Problematika Ideologi Sekularisme Dalam Pendidikan Tingkat Madrasah Tsanawiyah,” Dirasah 7, no. 2 (2024): 835–845.","previouslyFormattedCitation":"Hendra Setiawan and Sri Minarti, “Problematika Ideologi Sekularisme Dalam Pendidikan Tingkat Madrasah Tsanawiyah,” &lt;i&gt;Dirasah&lt;/i&gt; 7, no. 2 (2024): 835–845."},"properties":{"noteIndex":9},"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Hendra Setiawan and Sri Minarti, “Problematika Ideologi Sekularisme Dalam Pendidikan Tingkat Ma</w:t>
      </w:r>
      <w:r w:rsidR="007570B2">
        <w:rPr>
          <w:rFonts w:ascii="Times New Roman" w:hAnsi="Times New Roman" w:cs="Times New Roman"/>
          <w:noProof/>
        </w:rPr>
        <w:t xml:space="preserve">drasah Tsanawiyah,” Dirasah 7, </w:t>
      </w:r>
      <w:r w:rsidR="007570B2">
        <w:rPr>
          <w:rFonts w:ascii="Times New Roman" w:hAnsi="Times New Roman" w:cs="Times New Roman"/>
          <w:noProof/>
          <w:lang w:val="en-US"/>
        </w:rPr>
        <w:t>N</w:t>
      </w:r>
      <w:r w:rsidRPr="00D45805">
        <w:rPr>
          <w:rFonts w:ascii="Times New Roman" w:hAnsi="Times New Roman" w:cs="Times New Roman"/>
          <w:noProof/>
        </w:rPr>
        <w:t>o. 2 (2024): 835–845.</w:t>
      </w:r>
      <w:r w:rsidRPr="00D45805">
        <w:rPr>
          <w:rFonts w:ascii="Times New Roman" w:hAnsi="Times New Roman" w:cs="Times New Roman"/>
        </w:rPr>
        <w:fldChar w:fldCharType="end"/>
      </w:r>
    </w:p>
  </w:footnote>
  <w:footnote w:id="10">
    <w:p w14:paraId="3164BA35" w14:textId="49A005F4"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https://doi.org/10.51667/mjtpk.v3i1","abstract":"The study aims to identify, analyze and describe how the normal new era Christian character education pattern of the alpha generation at GMIM buloh elementary school, along with inhibitory factors and efforts to overcome inhibitory factors. The weakening of Christian character in the normal new era alpha generation reflected in the GMIM Buloh elementary school has been one of the reasons researchers elevate the heading \"a normal new era Christian character education pattern for the alpha generation at GMIM Buloh elementary.\" The methods used in this study are descriptive qualitative methods using data collection techniques by observation, interview, and documentation. Research indicates that the pattern of Christian character education used particularly in the new normal era of the alpha generation at GMIM Buloh elementary school is through: (1) guiding, mentoring, regulation, motivation, example, and using the appropriate spiritual and wise quotations in school wards. (2) the barriers school and teacher face are limited learning times, teachers and students struggle with using online learning media, lack of support from parents, excessive gadget use, poor social environment, and also internal factors that come from within the student body. (3) as for the effort the teacher makes with the parents, teaching them repeatedly and setting a good example in life.","author":[{"dropping-particle":"","family":"Tulung","given":"Jeane M.","non-dropping-particle":"","parse-names":false,"suffix":""},{"dropping-particle":"","family":"Ilat","given":"Irene Preisilia","non-dropping-particle":"","parse-names":false,"suffix":""},{"dropping-particle":"","family":"Kemur","given":"","non-dropping-particle":"","parse-names":false,"suffix":""},{"dropping-particle":"","family":"Yunita","given":"","non-dropping-particle":"","parse-names":false,"suffix":""},{"dropping-particle":"","family":"Polii","given":"","non-dropping-particle":"","parse-names":false,"suffix":""},{"dropping-particle":"","family":"Fabio","given":"Michael","non-dropping-particle":"","parse-names":false,"suffix":""}],"container-title":"MAGENANG: Jurnal Teologi dan Pendidikan Kristen","id":"ITEM-1","issue":"April","issued":{"date-parts":[["2022"]]},"page":"1-9","title":"Pola Pendidikan Karakter Kristiani Era New Normal Pada Generasi Alfa","type":"article-journal","volume":"3"},"uris":["http://www.mendeley.com/documents/?uuid=0237a35c-3338-4954-bebe-e6f84e5b0615"]}],"mendeley":{"formattedCitation":"Jeane M. Tulung et al., “Pola Pendidikan Karakter Kristiani Era New Normal Pada Generasi Alfa,” &lt;i&gt;MAGENANG: Jurnal Teologi dan Pendidikan Kristen&lt;/i&gt; 3, no. April (2022): 1–9.","manualFormatting":"Jeane M. Tulung et al., “Pola Pendidikan Karakter Kristiani Era New Normal Pada Generasi Alfa,” Magenang: Jurnal Teologi dan Pendidikan Kristen 3, no. April (2022): 1–9.","plainTextFormattedCitation":"Jeane M. Tulung et al., “Pola Pendidikan Karakter Kristiani Era New Normal Pada Generasi Alfa,” MAGENANG: Jurnal Teologi dan Pendidikan Kristen 3, no. April (2022): 1–9.","previouslyFormattedCitation":"Jeane M. Tulung et al., “Pola Pendidikan Karakter Kristiani Era New Normal Pada Generasi Alfa,” &lt;i&gt;MAGENANG: Jurnal Teologi dan Pendidikan Kristen&lt;/i&gt; 3, no. April (2022): 1–9."},"properties":{"noteIndex":10},"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 xml:space="preserve">Jeane M. Tulung et al., “Pola Pendidikan Karakter Kristiani Era New Normal Pada Generasi Alfa,” </w:t>
      </w:r>
      <w:r w:rsidR="007570B2" w:rsidRPr="00D45805">
        <w:rPr>
          <w:rFonts w:ascii="Times New Roman" w:hAnsi="Times New Roman" w:cs="Times New Roman"/>
          <w:noProof/>
        </w:rPr>
        <w:t>Magenang</w:t>
      </w:r>
      <w:r w:rsidRPr="00D45805">
        <w:rPr>
          <w:rFonts w:ascii="Times New Roman" w:hAnsi="Times New Roman" w:cs="Times New Roman"/>
          <w:noProof/>
        </w:rPr>
        <w:t>: Jurnal Teologi dan Pendidikan Kristen 3, no. April (2022): 1–9.</w:t>
      </w:r>
      <w:r w:rsidRPr="00D45805">
        <w:rPr>
          <w:rFonts w:ascii="Times New Roman" w:hAnsi="Times New Roman" w:cs="Times New Roman"/>
        </w:rPr>
        <w:fldChar w:fldCharType="end"/>
      </w:r>
    </w:p>
  </w:footnote>
  <w:footnote w:id="11">
    <w:p w14:paraId="24903C85" w14:textId="05AA3F81"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uthor":[{"dropping-particle":"","family":"Sidabutar","given":"Dewi Lidya","non-dropping-particle":"","parse-names":false,"suffix":""},{"dropping-particle":"","family":"Prasetya","given":"Didimus Sutanto B.","non-dropping-particle":"","parse-names":false,"suffix":""}],"container-title":"KURIOS (Jurnal Teologi dan Pendidikan Agama Kristen)","id":"ITEM-1","issue":"2","issued":{"date-parts":[["2024"]]},"page":"529-536","title":"Digital storytelling : Menstimulasi minat spiritualitas pada anak Generasi Alfa di era posdigital","type":"article-journal","volume":"10"},"uris":["http://www.mendeley.com/documents/?uuid=3647c378-5882-4087-b1fc-31ef5a9d1456"]}],"mendeley":{"formattedCitation":"Dewi Lidya Sidabutar and Didimus Sutanto B. Prasetya, “Digital Storytelling : Menstimulasi Minat Spiritualitas Pada Anak Generasi Alfa Di Era Posdigital,” &lt;i&gt;KURIOS (Jurnal Teologi dan Pendidikan Agama Kristen)&lt;/i&gt; 10, no. 2 (2024): 529–536.","manualFormatting":"Dewi Lidya Sidabutar and Didimus Sutanto B. Prasetya, “Digital Storytelling : Menstimulasi Minat Spiritualitas Pada Anak Generasi Alfa Di Era Posdigital,” KURIOS (Jurnal Teologi dan Pendidikan Agama Kristen) 10, No. 2 (2024): 529–536.","plainTextFormattedCitation":"Dewi Lidya Sidabutar and Didimus Sutanto B. Prasetya, “Digital Storytelling : Menstimulasi Minat Spiritualitas Pada Anak Generasi Alfa Di Era Posdigital,” KURIOS (Jurnal Teologi dan Pendidikan Agama Kristen) 10, no. 2 (2024): 529–536.","previouslyFormattedCitation":"Dewi Lidya Sidabutar and Didimus Sutanto B. Prasetya, “Digital Storytelling : Menstimulasi Minat Spiritualitas Pada Anak Generasi Alfa Di Era Posdigital,” &lt;i&gt;KURIOS (Jurnal Teologi dan Pendidikan Agama Kristen)&lt;/i&gt; 10, no. 2 (2024): 529–536."},"properties":{"noteIndex":11},"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Dewi Lidya Sidabutar and Didimus Sutanto B. Prasetya, “Digital Storytelling : Menstimulasi Minat Spiritualitas Pada Anak Generasi Alfa Di Era Posdigital,” KURIOS (Jurnal Teologi dan</w:t>
      </w:r>
      <w:r w:rsidR="007570B2">
        <w:rPr>
          <w:rFonts w:ascii="Times New Roman" w:hAnsi="Times New Roman" w:cs="Times New Roman"/>
          <w:noProof/>
        </w:rPr>
        <w:t xml:space="preserve"> Pendidikan Agama Kristen) 10, </w:t>
      </w:r>
      <w:r w:rsidR="007570B2">
        <w:rPr>
          <w:rFonts w:ascii="Times New Roman" w:hAnsi="Times New Roman" w:cs="Times New Roman"/>
          <w:noProof/>
          <w:lang w:val="en-US"/>
        </w:rPr>
        <w:t>N</w:t>
      </w:r>
      <w:r w:rsidRPr="00D45805">
        <w:rPr>
          <w:rFonts w:ascii="Times New Roman" w:hAnsi="Times New Roman" w:cs="Times New Roman"/>
          <w:noProof/>
        </w:rPr>
        <w:t>o. 2 (2024): 529–536.</w:t>
      </w:r>
      <w:r w:rsidRPr="00D45805">
        <w:rPr>
          <w:rFonts w:ascii="Times New Roman" w:hAnsi="Times New Roman" w:cs="Times New Roman"/>
        </w:rPr>
        <w:fldChar w:fldCharType="end"/>
      </w:r>
    </w:p>
  </w:footnote>
  <w:footnote w:id="12">
    <w:p w14:paraId="472CC657" w14:textId="0163C51B"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uthor":[{"dropping-particle":"","family":"Wardhani","given":"Lavandya Permata Kusuma","non-dropping-particle":"","parse-names":false,"suffix":""},{"dropping-particle":"","family":"Swastoko","given":"Sujud","non-dropping-particle":"","parse-names":false,"suffix":""}],"container-title":"JURNAL GAMALIEL : TEOLOGI PRAKTIKA","id":"ITEM-1","issue":"September","issued":{"date-parts":[["2024"]]},"page":"129-145","title":"SINERGI KELUARGA DAN GEREJA DALAM MEMBENTUK GENERASI ALFA YANG MULTITALENT, MULTITASKING, DAN HUMANIS","type":"article-journal","volume":"6"},"uris":["http://www.mendeley.com/documents/?uuid=1f8e6431-2637-4205-b2fb-b6120f4fee0f"]}],"mendeley":{"formattedCitation":"Lavandya Permata Kusuma Wardhani and Sujud Swastoko, “SINERGI KELUARGA DAN GEREJA DALAM MEMBENTUK GENERASI ALFA YANG MULTITALENT, MULTITASKING, DAN HUMANIS,” &lt;i&gt;JURNAL GAMALIEL : TEOLOGI PRAKTIKA&lt;/i&gt; 6, no. September (2024): 129–145.","manualFormatting":"lavandya Permata Kusuma Wardhani And Sujud Swastoko, “Sinergi Keluarga Dan Gereja Dalam Membentuk Generasi Alfa Yang Multitalent, Multitasking, Dan Humanis,” Jurnal Gamaliel : Teologi Praktika 6, No. September (2024): 129–145.","plainTextFormattedCitation":"Lavandya Permata Kusuma Wardhani and Sujud Swastoko, “SINERGI KELUARGA DAN GEREJA DALAM MEMBENTUK GENERASI ALFA YANG MULTITALENT, MULTITASKING, DAN HUMANIS,” JURNAL GAMALIEL : TEOLOGI PRAKTIKA 6, no. September (2024): 129–145.","previouslyFormattedCitation":"Lavandya Permata Kusuma Wardhani and Sujud Swastoko, “SINERGI KELUARGA DAN GEREJA DALAM MEMBENTUK GENERASI ALFA YANG MULTITALENT, MULTITASKING, DAN HUMANIS,” &lt;i&gt;JURNAL GAMALIEL : TEOLOGI PRAKTIKA&lt;/i&gt; 6, no. September (2024): 129–145."},"properties":{"noteIndex":12},"schema":"https://github.com/citation-style-language/schema/raw/master/csl-citation.json"}</w:instrText>
      </w:r>
      <w:r w:rsidRPr="00D45805">
        <w:rPr>
          <w:rFonts w:ascii="Times New Roman" w:hAnsi="Times New Roman" w:cs="Times New Roman"/>
        </w:rPr>
        <w:fldChar w:fldCharType="separate"/>
      </w:r>
      <w:r w:rsidR="00AE3897" w:rsidRPr="00D45805">
        <w:rPr>
          <w:rFonts w:ascii="Times New Roman" w:hAnsi="Times New Roman" w:cs="Times New Roman"/>
          <w:noProof/>
        </w:rPr>
        <w:t xml:space="preserve">lavandya Permata Kusuma Wardhani And Sujud Swastoko, “Sinergi Keluarga Dan Gereja Dalam Membentuk Generasi Alfa Yang Multitalent, Multitasking, Dan Humanis,” Jurnal Gamaliel : Teologi Praktika </w:t>
      </w:r>
      <w:r w:rsidR="007570B2">
        <w:rPr>
          <w:rFonts w:ascii="Times New Roman" w:hAnsi="Times New Roman" w:cs="Times New Roman"/>
          <w:noProof/>
        </w:rPr>
        <w:t xml:space="preserve">6, </w:t>
      </w:r>
      <w:r w:rsidR="007570B2">
        <w:rPr>
          <w:rFonts w:ascii="Times New Roman" w:hAnsi="Times New Roman" w:cs="Times New Roman"/>
          <w:noProof/>
          <w:lang w:val="en-US"/>
        </w:rPr>
        <w:t>N</w:t>
      </w:r>
      <w:r w:rsidRPr="00D45805">
        <w:rPr>
          <w:rFonts w:ascii="Times New Roman" w:hAnsi="Times New Roman" w:cs="Times New Roman"/>
          <w:noProof/>
        </w:rPr>
        <w:t>o. September (2024): 129–145.</w:t>
      </w:r>
      <w:r w:rsidRPr="00D45805">
        <w:rPr>
          <w:rFonts w:ascii="Times New Roman" w:hAnsi="Times New Roman" w:cs="Times New Roman"/>
        </w:rPr>
        <w:fldChar w:fldCharType="end"/>
      </w:r>
    </w:p>
  </w:footnote>
  <w:footnote w:id="13">
    <w:p w14:paraId="64869297" w14:textId="339AB28B" w:rsidR="00803A12" w:rsidRPr="00D45805" w:rsidRDefault="00803A12"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dayani","given":"Friska","non-dropping-particle":"","parse-names":false,"suffix":""},{"dropping-particle":"","family":"Juneva","given":"Asriani","non-dropping-particle":"","parse-names":false,"suffix":""},{"dropping-particle":"","family":"Herlina","given":"","non-dropping-particle":"","parse-names":false,"suffix":""},{"dropping-particle":"","family":"Matasik","given":"Marlina","non-dropping-particle":"","parse-names":false,"suffix":""},{"dropping-particle":"","family":"Jeni","given":"Reta","non-dropping-particle":"","parse-names":false,"suffix":""}],"container-title":"Relinesia: Jurnal Kajian Agama dan Multikulturalisme Indonesia","id":"ITEM-1","issued":{"date-parts":[["2014"]]},"page":"393-406","title":"ANALISIS TANTANGAN DAN PELUANG PENDIDIKAN AGAMA KRISTEN BAGI GENERASI ALPHA","type":"article-journal","volume":"7693"},"uris":["http://www.mendeley.com/documents/?uuid=696ea397-5ed1-4ce3-83da-c8878a765d37"]}],"mendeley":{"formattedCitation":"Friska Aldayani et al., “ANALISIS TANTANGAN DAN PELUANG PENDIDIKAN AGAMA KRISTEN BAGI GENERASI ALPHA,” &lt;i&gt;Relinesia: Jurnal Kajian Agama dan Multikulturalisme Indonesia&lt;/i&gt; 7693 (2014): 393–406.","manualFormatting":"Friska Aldayani et al., “Analisis Tantangan dan Peluang Pendidikan Agama Kristen Bagi Generasi Alpha,” Relinesia: Jurnal Kajian Agama dan Multikulturalisme Indonesia 7693 (2014): 393–406.","plainTextFormattedCitation":"Friska Aldayani et al., “ANALISIS TANTANGAN DAN PELUANG PENDIDIKAN AGAMA KRISTEN BAGI GENERASI ALPHA,” Relinesia: Jurnal Kajian Agama dan Multikulturalisme Indonesia 7693 (2014): 393–406.","previouslyFormattedCitation":"Friska Aldayani et al., “ANALISIS TANTANGAN DAN PELUANG PENDIDIKAN AGAMA KRISTEN BAGI GENERASI ALPHA,” &lt;i&gt;Relinesia: Jurnal Kajian Agama dan Multikulturalisme Indonesia&lt;/i&gt; 7693 (2014): 393–406."},"properties":{"noteIndex":13},"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Friska Aldayani et al., “</w:t>
      </w:r>
      <w:r w:rsidR="007570B2">
        <w:rPr>
          <w:rFonts w:ascii="Times New Roman" w:hAnsi="Times New Roman" w:cs="Times New Roman"/>
          <w:noProof/>
        </w:rPr>
        <w:t xml:space="preserve">Analisis Tantangan </w:t>
      </w:r>
      <w:r w:rsidR="007570B2">
        <w:rPr>
          <w:rFonts w:ascii="Times New Roman" w:hAnsi="Times New Roman" w:cs="Times New Roman"/>
          <w:noProof/>
          <w:lang w:val="en-US"/>
        </w:rPr>
        <w:t>d</w:t>
      </w:r>
      <w:r w:rsidR="00AE3897" w:rsidRPr="00D45805">
        <w:rPr>
          <w:rFonts w:ascii="Times New Roman" w:hAnsi="Times New Roman" w:cs="Times New Roman"/>
          <w:noProof/>
        </w:rPr>
        <w:t>an Peluang Pendidikan Agama Kristen Bagi Generasi Alpha</w:t>
      </w:r>
      <w:r w:rsidRPr="00D45805">
        <w:rPr>
          <w:rFonts w:ascii="Times New Roman" w:hAnsi="Times New Roman" w:cs="Times New Roman"/>
          <w:noProof/>
        </w:rPr>
        <w:t>,” Relinesia: Jurnal Kajian Agama dan Multikulturalisme Indonesia 7693 (2014): 393–406.</w:t>
      </w:r>
      <w:r w:rsidRPr="00D45805">
        <w:rPr>
          <w:rFonts w:ascii="Times New Roman" w:hAnsi="Times New Roman" w:cs="Times New Roman"/>
        </w:rPr>
        <w:fldChar w:fldCharType="end"/>
      </w:r>
    </w:p>
  </w:footnote>
  <w:footnote w:id="14">
    <w:p w14:paraId="70DBA7C1" w14:textId="646D0CFC" w:rsidR="00525313" w:rsidRPr="00D45805" w:rsidRDefault="00525313"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uthor":[{"dropping-particle":"","family":"Mahmud","given":"Akilah","non-dropping-particle":"","parse-names":false,"suffix":""}],"container-title":"Jurnal Ushuluddin","id":"ITEM-1","issue":"2","issued":{"date-parts":[["2024"]]},"page":"279-311","title":"Krisis Identitas di Kalangan Generasi Z dalam Perspektif Patologi Sosial pada Era Media Sosial","type":"article-journal","volume":"26"},"uris":["http://www.mendeley.com/documents/?uuid=ed47593e-7468-4c67-b487-7755fb96b054"]}],"mendeley":{"formattedCitation":"Akilah Mahmud, “Krisis Identitas Di Kalangan Generasi Z Dalam Perspektif Patologi Sosial Pada Era Media Sosial,” &lt;i&gt;Jurnal Ushuluddin&lt;/i&gt; 26, no. 2 (2024): 279–311.","manualFormatting":"Akilah Mahmud, “Krisis Identitas Di Kalangan Generasi Z Dalam Perspektif Patologi Sosial Pada Era Media Sosial,” Jurnal Ushuluddin 26, No. 2 (2024): 279–311.","plainTextFormattedCitation":"Akilah Mahmud, “Krisis Identitas Di Kalangan Generasi Z Dalam Perspektif Patologi Sosial Pada Era Media Sosial,” Jurnal Ushuluddin 26, no. 2 (2024): 279–311.","previouslyFormattedCitation":"Akilah Mahmud, “Krisis Identitas Di Kalangan Generasi Z Dalam Perspektif Patologi Sosial Pada Era Media Sosial,” &lt;i&gt;Jurnal Ushuluddin&lt;/i&gt; 26, no. 2 (2024): 279–311."},"properties":{"noteIndex":14},"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Akilah Mahmud, “Krisis Identitas Di Kalangan Generasi Z Dalam Perspektif Patologi Sosial Pada Era Media Sosial,” Jurnal Ushuluddin</w:t>
      </w:r>
      <w:r w:rsidR="007570B2">
        <w:rPr>
          <w:rFonts w:ascii="Times New Roman" w:hAnsi="Times New Roman" w:cs="Times New Roman"/>
          <w:noProof/>
        </w:rPr>
        <w:t xml:space="preserve"> 26, </w:t>
      </w:r>
      <w:r w:rsidR="007570B2">
        <w:rPr>
          <w:rFonts w:ascii="Times New Roman" w:hAnsi="Times New Roman" w:cs="Times New Roman"/>
          <w:noProof/>
          <w:lang w:val="en-US"/>
        </w:rPr>
        <w:t>N</w:t>
      </w:r>
      <w:r w:rsidRPr="00D45805">
        <w:rPr>
          <w:rFonts w:ascii="Times New Roman" w:hAnsi="Times New Roman" w:cs="Times New Roman"/>
          <w:noProof/>
        </w:rPr>
        <w:t>o. 2 (2024): 279–311.</w:t>
      </w:r>
      <w:r w:rsidRPr="00D45805">
        <w:rPr>
          <w:rFonts w:ascii="Times New Roman" w:hAnsi="Times New Roman" w:cs="Times New Roman"/>
        </w:rPr>
        <w:fldChar w:fldCharType="end"/>
      </w:r>
    </w:p>
  </w:footnote>
  <w:footnote w:id="15">
    <w:p w14:paraId="66975A7D" w14:textId="05BDFAAA" w:rsidR="00525313" w:rsidRPr="00D45805" w:rsidRDefault="00525313"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47901/jym.v4i2.445","ISSN":"2338-3046","abstract":"Identitas Kristus versus Krisis Identitas","author":[{"dropping-particle":"","family":"Gunawan","given":"Virginia","non-dropping-particle":"","parse-names":false,"suffix":""}],"container-title":"Jurnal Youth Ministry","id":"ITEM-1","issue":"2","issued":{"date-parts":[["2016"]]},"page":"89-101","title":"Identitas Kristus versus Krisis Identitas","type":"article-journal","volume":"4"},"uris":["http://www.mendeley.com/documents/?uuid=ea62a9aa-6f46-4103-ad86-04d4a766e17e"]}],"mendeley":{"formattedCitation":"Virginia Gunawan, “Identitas Kristus versus Krisis Identitas,” &lt;i&gt;Jurnal Youth Ministry&lt;/i&gt; 4, no. 2 (2016): 89–101.","manualFormatting":"Virginia Gunawan, “Identitas Kristus versus Krisis Identitas,” Jurnal Youth Ministry 4, No. 2 (2016): 89–101.","plainTextFormattedCitation":"Virginia Gunawan, “Identitas Kristus versus Krisis Identitas,” Jurnal Youth Ministry 4, no. 2 (2016): 89–101.","previouslyFormattedCitation":"Virginia Gunawan, “Identitas Kristus versus Krisis Identitas,” &lt;i&gt;Jurnal Youth Ministry&lt;/i&gt; 4, no. 2 (2016): 89–101."},"properties":{"noteIndex":15},"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Virginia Gunawan, “Identitas Kristus versus Krisis Identitas,” Jurnal Youth Ministry</w:t>
      </w:r>
      <w:r w:rsidR="007570B2">
        <w:rPr>
          <w:rFonts w:ascii="Times New Roman" w:hAnsi="Times New Roman" w:cs="Times New Roman"/>
          <w:noProof/>
        </w:rPr>
        <w:t xml:space="preserve"> 4, </w:t>
      </w:r>
      <w:r w:rsidR="007570B2">
        <w:rPr>
          <w:rFonts w:ascii="Times New Roman" w:hAnsi="Times New Roman" w:cs="Times New Roman"/>
          <w:noProof/>
          <w:lang w:val="en-US"/>
        </w:rPr>
        <w:t>N</w:t>
      </w:r>
      <w:r w:rsidRPr="00D45805">
        <w:rPr>
          <w:rFonts w:ascii="Times New Roman" w:hAnsi="Times New Roman" w:cs="Times New Roman"/>
          <w:noProof/>
        </w:rPr>
        <w:t>o. 2 (2016): 89–101.</w:t>
      </w:r>
      <w:r w:rsidRPr="00D45805">
        <w:rPr>
          <w:rFonts w:ascii="Times New Roman" w:hAnsi="Times New Roman" w:cs="Times New Roman"/>
        </w:rPr>
        <w:fldChar w:fldCharType="end"/>
      </w:r>
    </w:p>
  </w:footnote>
  <w:footnote w:id="16">
    <w:p w14:paraId="4F529951" w14:textId="6B994B4D" w:rsidR="003D6EB3" w:rsidRPr="00D45805" w:rsidRDefault="003D6EB3"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D912E8" w:rsidRPr="00D45805">
        <w:rPr>
          <w:rFonts w:ascii="Times New Roman" w:hAnsi="Times New Roman" w:cs="Times New Roman"/>
        </w:rPr>
        <w:instrText>ADDIN CSL_CITATION {"citationItems":[{"id":"ITEM-1","itemData":{"DOI":"10.47901/jym.v4i2.445","ISSN":"2338-3046","abstract":"Identitas Kristus versus Krisis Identitas","author":[{"dropping-particle":"","family":"Gunawan","given":"Virginia","non-dropping-particle":"","parse-names":false,"suffix":""}],"container-title":"Jurnal Youth Ministry","id":"ITEM-1","issue":"2","issued":{"date-parts":[["2016"]]},"page":"89-101","title":"Identitas Kristus versus Krisis Identitas","type":"article-journal","volume":"4"},"uris":["http://www.mendeley.com/documents/?uuid=ea62a9aa-6f46-4103-ad86-04d4a766e17e"]}],"mendeley":{"formattedCitation":"Ibid.","plainTextFormattedCitation":"Ibid.","previouslyFormattedCitation":"Ibid."},"properties":{"noteIndex":16},"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Ibid.</w:t>
      </w:r>
      <w:r w:rsidRPr="00D45805">
        <w:rPr>
          <w:rFonts w:ascii="Times New Roman" w:hAnsi="Times New Roman" w:cs="Times New Roman"/>
        </w:rPr>
        <w:fldChar w:fldCharType="end"/>
      </w:r>
    </w:p>
  </w:footnote>
  <w:footnote w:id="17">
    <w:p w14:paraId="6F196086" w14:textId="1AC8EBC3" w:rsidR="004B2763" w:rsidRPr="00D45805" w:rsidRDefault="004B2763"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ISSN":"2988-1986","abstract":"Media sosial memainkan peran beragam dalam membentuk \nidentitas sosial generasi alpha. Peran media sosial dalam \nperkembangan sosial generasi alpha tidak semuanya positif \nterdapat dampak negatifnya juga. Atas dasar itu, menjadi \nsangat penting bagi orang tua dan pendidik untuk memastikan \ngenerasi alpha berpartisipasi di media sosial dengan \nkebijaksanaan dan rasa tanggung jawab. Metode penelitian ini \nmenggunakan kualitatif. Penelitian ini menggunakan data \nsekunder dengan mengkaji beberapa tinjauan literatur tentang \nidentitas sosial, media sosial, dan generasi alpha. Metode \npengumpulan data dilakukan melalui wawancara kepada \norang tua generasi alpha Desa Sidodadi Lawang. Peserta akan \ndipilih berdasarkan karakteristik tertentu. Tujuannya adalah \nuntuk mendapatkan sampel yang beragam dan representasi. \nBerdasarkan hasil wawancara dapat disimpulkan bahwa \nmedia sosial berperan penting dalam pembentukan identitas \nsosial generasi alpha. Generasi alpha lebih cenderung menggunakan media sosial untuk \nmencari persetujuan dan pengakuan serta membangun citra diri yang positif di antara teman\ntemannya. Selain itu, media sosial dapat membantu menemukan komunitas yang selaras \ndengan minat dan nilai-nilai, serta menemukan inspirasi dan informasi tentang hobi dan gaya \nhidup mereka.","author":[{"dropping-particle":"","family":"Permata Budi","given":"Adelia","non-dropping-particle":"","parse-names":false,"suffix":""},{"dropping-particle":"","family":"Miftahul Ula","given":"Dany","non-dropping-particle":"","parse-names":false,"suffix":""}],"container-title":"Triwikrama: Jurnal Ilmu Sosial ","id":"ITEM-1","issue":"11","issued":{"date-parts":[["2024"]]},"page":"11-22","title":"Peran Media Sosial Terhadap Perkembangan Identitas Sosial Generasi Alpha Di Desa Sidodadi Lawang Malang","type":"article-journal","volume":"3"},"uris":["http://www.mendeley.com/documents/?uuid=bfe9ca88-74b3-4830-bd26-62770352029e"]}],"mendeley":{"formattedCitation":"Adelia Permata Budi and Dany Miftahul Ula, “Peran Media Sosial Terhadap Perkembangan Identitas Sosial Generasi Alpha Di Desa Sidodadi Lawang Malang,” &lt;i&gt;Triwikrama: Jurnal Ilmu Sosial &lt;/i&gt; 3, no. 11 (2024): 11–22, https://generationalpha.com/wp-content/upload/2020/02/understanding-Generation-Alpha-McCrindle.pdf.","manualFormatting":"Adelia Permata Budi and Dany Miftahul Ula, “Peran Media Sosial Terhadap Perkembangan Identitas Sosial Generasi Alpha Di Desa Sidodadi Lawang Malang,” Triwikrama: Jurnal Ilmu Sosial  3, No. 11 (2024): 11–22, https://generationalpha.com/wp-content/upload/2020/02/understanding-Generation-Alpha-McCrindle.pdf.","plainTextFormattedCitation":"Adelia Permata Budi and Dany Miftahul Ula, “Peran Media Sosial Terhadap Perkembangan Identitas Sosial Generasi Alpha Di Desa Sidodadi Lawang Malang,” Triwikrama: Jurnal Ilmu Sosial  3, no. 11 (2024): 11–22, https://generationalpha.com/wp-content/upload/2020/02/understanding-Generation-Alpha-McCrindle.pdf.","previouslyFormattedCitation":"Adelia Permata Budi and Dany Miftahul Ula, “Peran Media Sosial Terhadap Perkembangan Identitas Sosial Generasi Alpha Di Desa Sidodadi Lawang Malang,” &lt;i&gt;Triwikrama: Jurnal Ilmu Sosial &lt;/i&gt; 3, no. 11 (2024): 11–22, https://generationalpha.com/wp-content/upload/2020/02/understanding-Generation-Alpha-McCrindle.pdf."},"properties":{"noteIndex":17},"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 xml:space="preserve">Adelia Permata Budi and Dany Miftahul Ula, “Peran Media Sosial Terhadap Perkembangan Identitas Sosial Generasi Alpha Di Desa Sidodadi Lawang Malang,” Triwikrama: Jurnal Ilmu Sosial </w:t>
      </w:r>
      <w:r w:rsidR="007570B2">
        <w:rPr>
          <w:rFonts w:ascii="Times New Roman" w:hAnsi="Times New Roman" w:cs="Times New Roman"/>
          <w:noProof/>
        </w:rPr>
        <w:t xml:space="preserve"> 3, </w:t>
      </w:r>
      <w:r w:rsidR="007570B2">
        <w:rPr>
          <w:rFonts w:ascii="Times New Roman" w:hAnsi="Times New Roman" w:cs="Times New Roman"/>
          <w:noProof/>
          <w:lang w:val="en-US"/>
        </w:rPr>
        <w:t>N</w:t>
      </w:r>
      <w:r w:rsidRPr="00D45805">
        <w:rPr>
          <w:rFonts w:ascii="Times New Roman" w:hAnsi="Times New Roman" w:cs="Times New Roman"/>
          <w:noProof/>
        </w:rPr>
        <w:t>o. 11 (2024): 11–22, https://generationalpha.com/wp-content/upload/2020/02/understanding-Generation-Alpha-McCrindle.pdf.</w:t>
      </w:r>
      <w:r w:rsidRPr="00D45805">
        <w:rPr>
          <w:rFonts w:ascii="Times New Roman" w:hAnsi="Times New Roman" w:cs="Times New Roman"/>
        </w:rPr>
        <w:fldChar w:fldCharType="end"/>
      </w:r>
    </w:p>
  </w:footnote>
  <w:footnote w:id="18">
    <w:p w14:paraId="22DE1639" w14:textId="3686CA02" w:rsidR="00D912E8" w:rsidRPr="00D45805" w:rsidRDefault="00D912E8"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9744/aletheia.4.1.38-48","abstract":"Tujuan penelitian ini untuk menjelaskan mengenai tantangan dekadensi moral melalui media sosial dan peran pendidikan etika Kristen di era disrupsi dengan menggunakan metode studi pustaka yang dianalisis dengan mendeskripsikannya secara naratif. Hasil penelitian yang dikemukakan adalah dalam tantangan penggunaan media sosial di era disrupsi di antaranya: Terjadinya dekadensi moral melalui media sosial yaitu banyak orang yang terlibat dalam penyalahgunaan media sosial sehingga terpengaruh untuk berperilaku tidak sesuai dengan nilai-nilai Kristiani seperti keterlibatan dalam postingan ungkapan tidak senonoh, keterlibatan penyebaran hoaks, pornografi. Selain itu lemahnya pembelajaran etika di era disrupsi juga disebabkan kesibukan orang tua dan dunia modern yang cenderung menganggap remeh pembelajaran etika, sehingga sangat dibutuhkan peran pendidikan etika Kristen yang dilakukan secara utuh serta berkesinambungan sehingga mampu menjadi berkat dan terang melalui penggunaan media sosial seperti membagikan membagikan renungan Firman Tuhan melalui akun pribadi ataupun kutipan-kutipan rohani, sehingga dapat menghasilkan generasi penerus bangsa yang memiliki perilaku etika yang sesuai dengan nilai-nilai Alkitabiah.","author":[{"dropping-particle":"","family":"Leobisa","given":"Jonathan","non-dropping-particle":"","parse-names":false,"suffix":""},{"dropping-particle":"","family":"Baun","given":"Soleman","non-dropping-particle":"","parse-names":false,"suffix":""},{"dropping-particle":"","family":"Lopis","given":"Yorhans S.","non-dropping-particle":"","parse-names":false,"suffix":""},{"dropping-particle":"","family":"Saingo","given":"Yakobus Adi","non-dropping-particle":"","parse-names":false,"suffix":""}],"container-title":"Aletheia Christian Educators Journal","id":"ITEM-1","issue":"1","issued":{"date-parts":[["2023"]]},"page":"38-48","title":"Tantangan Penggunaan Media Sosial Di Era Disrupsi Dan Peran Pendidikan Etika Kristen","type":"article-journal","volume":"4"},"uris":["http://www.mendeley.com/documents/?uuid=c219dbb9-6e3b-4e3d-bc56-d6eb81a9f240"]}],"mendeley":{"formattedCitation":"Jonathan Leobisa et al., “Tantangan Penggunaan Media Sosial Di Era Disrupsi Dan Peran Pendidikan Etika Kristen,” &lt;i&gt;Aletheia Christian Educators Journal&lt;/i&gt; 4, no. 1 (2023): 38–48.","manualFormatting":"Jonathan Leobisa et al., “Tantangan Penggunaan Media Sosial Di Era Disrupsi dan Peran Pendidikan Etika Kristen,” Aletheia Christian Educators Journal 4, No. 1 (2023): 38–48.","plainTextFormattedCitation":"Jonathan Leobisa et al., “Tantangan Penggunaan Media Sosial Di Era Disrupsi Dan Peran Pendidikan Etika Kristen,” Aletheia Christian Educators Journal 4, no. 1 (2023): 38–48.","previouslyFormattedCitation":"Jonathan Leobisa et al., “Tantangan Penggunaan Media Sosial Di Era Disrupsi Dan Peran Pendidikan Etika Kristen,” &lt;i&gt;Aletheia Christian Educators Journal&lt;/i&gt; 4, no. 1 (2023): 38–48."},"properties":{"noteIndex":18},"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Jonathan Leobisa et al., “Tantangan Penggunaan Media Sosial Di E</w:t>
      </w:r>
      <w:r w:rsidR="007570B2">
        <w:rPr>
          <w:rFonts w:ascii="Times New Roman" w:hAnsi="Times New Roman" w:cs="Times New Roman"/>
          <w:noProof/>
        </w:rPr>
        <w:t xml:space="preserve">ra Disrupsi </w:t>
      </w:r>
      <w:r w:rsidR="007570B2">
        <w:rPr>
          <w:rFonts w:ascii="Times New Roman" w:hAnsi="Times New Roman" w:cs="Times New Roman"/>
          <w:noProof/>
          <w:lang w:val="en-US"/>
        </w:rPr>
        <w:t>d</w:t>
      </w:r>
      <w:r w:rsidRPr="00D45805">
        <w:rPr>
          <w:rFonts w:ascii="Times New Roman" w:hAnsi="Times New Roman" w:cs="Times New Roman"/>
          <w:noProof/>
        </w:rPr>
        <w:t>an Peran Pendidikan Etika Kristen,” Aletheia Christian Educators Journal</w:t>
      </w:r>
      <w:r w:rsidR="007570B2">
        <w:rPr>
          <w:rFonts w:ascii="Times New Roman" w:hAnsi="Times New Roman" w:cs="Times New Roman"/>
          <w:noProof/>
        </w:rPr>
        <w:t xml:space="preserve"> 4, </w:t>
      </w:r>
      <w:r w:rsidR="007570B2">
        <w:rPr>
          <w:rFonts w:ascii="Times New Roman" w:hAnsi="Times New Roman" w:cs="Times New Roman"/>
          <w:noProof/>
          <w:lang w:val="en-US"/>
        </w:rPr>
        <w:t>N</w:t>
      </w:r>
      <w:r w:rsidRPr="00D45805">
        <w:rPr>
          <w:rFonts w:ascii="Times New Roman" w:hAnsi="Times New Roman" w:cs="Times New Roman"/>
          <w:noProof/>
        </w:rPr>
        <w:t>o. 1 (2023): 38–48.</w:t>
      </w:r>
      <w:r w:rsidRPr="00D45805">
        <w:rPr>
          <w:rFonts w:ascii="Times New Roman" w:hAnsi="Times New Roman" w:cs="Times New Roman"/>
        </w:rPr>
        <w:fldChar w:fldCharType="end"/>
      </w:r>
    </w:p>
  </w:footnote>
  <w:footnote w:id="19">
    <w:p w14:paraId="195A03DA" w14:textId="5157E63D" w:rsidR="002566C5" w:rsidRPr="00D45805" w:rsidRDefault="002566C5"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47131/jtb.v6i2.201","ISSN":"2622-514X","abstract":"Generation Alfa is a demographic group that follows Generation Z, a generation (born 2010-onwards) growing up in an all-digital world and facing significant challenges in character formation. The phenomenon of gadget addiction and lack of social interaction in children raises concerns about hampering their emotional and spiritual development. Religion and the development of digital technology have an essential role in shaping the character of Generation Alfa. The digital era has significantly impacted how Generation Alfa understands values, ethics, and social interactions. As a moral and ethical filter, religion also influences this generation's character formation. This article aims to explain the role of religion in shaping the character of alpha-generation children to control digital addiction and strengthen their social-emotional intelligence. This research uses qualitative methods and a literature review approach. Where researchers collect data and information regarding character formation in the postdigital era in early childhood, sourced from various research journals, both national and international, magazines, various supporting books, and newspapers. This research shows that religious education plays a vital role in shaping the children's character of the digital generation by instilling empathy, caring, and responsibility as wise, intelligent, and ethical digital filters.\r \r \r Abstrak\r Generasi Alfa adalah kelompok demografi yang mengikuti generasi Z, generasi yang (lahir 2010-seterusnya) tumbuh besar dalam dunia serba digital dan menghadapi tantangan besar dalam pembentukan karakter. Fenomena kecanduan gadget dan kurangnya interaksi sosial pada anak menimbulkan kekhawatiran akan terhambatnya perkembangan emosi dan spiritual mereka. Agama dan perkembangan teknologi digital memiliki peran penting dalam membentuk karakter Generasi Alfa. Era digital membawa dampak signifikan terhadap cara Generasi Alfa memahami nilai, etika, dan interaksi sosial. Agama, sebagai filter moral dan etika, turut memengaruhi pembentukan karakter generasi ini. Tulisan ini bertujuan menguraikan peran agama dalam dalam membentuk karakter anak generasi alpha untuk mengendalikan kecanduan digital dan menguatkan kecerdasan sosial-emosi mereka. Penelitian ini menggunakan metode kualitatif dengan menggunakan pendekatan literature review. Dimana peneliti melakukan pengumpulan data dan informasi mengenai pembentukan karakter di era postdigital pada anak usia dini yang bersumber…","author":[{"dropping-particle":"","family":"Sakoan","given":"Siskawaty","non-dropping-particle":"","parse-names":false,"suffix":""}],"container-title":"Jurnal Teruna Bhakti","id":"ITEM-1","issue":"2","issued":{"date-parts":[["2024"]]},"page":"178","title":"Agama dan Pembentukan Karakter Generasi Alfa di Era Postdigital","type":"article-journal","volume":"6"},"uris":["http://www.mendeley.com/documents/?uuid=3d72282c-640b-4863-a1de-e0d704e2b567"]}],"mendeley":{"formattedCitation":"Sakoan, “Agama Dan Pembentukan Karakter Generasi Alfa Di Era Postdigital.”","manualFormatting":"Sakoan, “Agama Dan Pembentukan Karakter Generasi Alfa di Era Postdigital.”","plainTextFormattedCitation":"Sakoan, “Agama Dan Pembentukan Karakter Generasi Alfa Di Era Postdigital.”","previouslyFormattedCitation":"Sakoan, “Agama Dan Pembentukan Karakter Generasi Alfa Di Era Postdigital.”"},"properties":{"noteIndex":19},"schema":"https://github.com/citation-style-language/schema/raw/master/csl-citation.json"}</w:instrText>
      </w:r>
      <w:r w:rsidRPr="00D45805">
        <w:rPr>
          <w:rFonts w:ascii="Times New Roman" w:hAnsi="Times New Roman" w:cs="Times New Roman"/>
        </w:rPr>
        <w:fldChar w:fldCharType="separate"/>
      </w:r>
      <w:r w:rsidR="00525313" w:rsidRPr="00D45805">
        <w:rPr>
          <w:rFonts w:ascii="Times New Roman" w:hAnsi="Times New Roman" w:cs="Times New Roman"/>
          <w:noProof/>
        </w:rPr>
        <w:t>Sakoan, “Agama Dan Pemb</w:t>
      </w:r>
      <w:r w:rsidR="007570B2">
        <w:rPr>
          <w:rFonts w:ascii="Times New Roman" w:hAnsi="Times New Roman" w:cs="Times New Roman"/>
          <w:noProof/>
        </w:rPr>
        <w:t>entukan Karakter Generasi Alfa d</w:t>
      </w:r>
      <w:r w:rsidR="00525313" w:rsidRPr="00D45805">
        <w:rPr>
          <w:rFonts w:ascii="Times New Roman" w:hAnsi="Times New Roman" w:cs="Times New Roman"/>
          <w:noProof/>
        </w:rPr>
        <w:t>i Era Postdigital.”</w:t>
      </w:r>
      <w:r w:rsidRPr="00D45805">
        <w:rPr>
          <w:rFonts w:ascii="Times New Roman" w:hAnsi="Times New Roman" w:cs="Times New Roman"/>
        </w:rPr>
        <w:fldChar w:fldCharType="end"/>
      </w:r>
    </w:p>
  </w:footnote>
  <w:footnote w:id="20">
    <w:p w14:paraId="3BE31940" w14:textId="35A557B9" w:rsidR="002566C5" w:rsidRPr="00D45805" w:rsidRDefault="002566C5"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bstract":"… Zillenial,2 telah menjadi perhatian para peneliti. Penelitian … menggunakan Instagram atau TikTok untuk berbagi kutipan … mendalam tentang bagaimana karakteristik generasi Z dan …","author":[{"dropping-particle":"","family":"Lafau","given":"Y","non-dropping-particle":"","parse-names":false,"suffix":""},{"dropping-particle":"","family":"Waruwu","given":"A T M","non-dropping-particle":"","parse-names":false,"suffix":""},{"dropping-particle":"","family":"...","given":"","non-dropping-particle":"","parse-names":false,"suffix":""}],"container-title":"TRACK: JURNAL KEPEMIMPINAN KRISTEN, TEOLOGI, DAN ENTREPRENEURSHIP","id":"ITEM-1","issue":"01","issued":{"date-parts":[["2024"]]},"page":"112-128","title":"Membimbing Generasi Z Dan Alpha: Strategi Kepemimpinan Kristen Dalam Era Digital","type":"article-journal","volume":"03"},"uris":["http://www.mendeley.com/documents/?uuid=da4749e5-70c2-4b55-9676-a04a5dc7c5fa"]}],"mendeley":{"formattedCitation":"Y Lafau, A T M Waruwu, and ..., “Membimbing Generasi Z Dan Alpha: Strategi Kepemimpinan Kristen Dalam Era Digital,” &lt;i&gt;TRACK: JURNAL KEPEMIMPINAN KRISTEN, TEOLOGI, DAN ENTREPRENEURSHIP&lt;/i&gt; 03, no. 01 (2024): 112–128, https://ejurnal.stepsmg.ac.id/home/article/view/177%0Ahttps://ejurnal.stepsmg.ac.id/home/article/download/177/97.","manualFormatting":"Y Lafau, A T M Waruwu, and ..., “Membimbing Generasi Z dan Alpha: Strategi Kepemimpinan Kristen Dalam Era Digital,” Track: Jurnal Kepemimpinan Kristen, Teologi, dan Entrepreneurship 03, No. 01 (2024): 112–128, https://ejurnal.stepsmg.ac.id/home/article/view/177%0Ahttps://ejurnal.stepsmg.ac.id/home/article/download/177/97.","plainTextFormattedCitation":"Y Lafau, A T M Waruwu, and ..., “Membimbing Generasi Z Dan Alpha: Strategi Kepemimpinan Kristen Dalam Era Digital,” TRACK: JURNAL KEPEMIMPINAN KRISTEN, TEOLOGI, DAN ENTREPRENEURSHIP 03, no. 01 (2024): 112–128, https://ejurnal.stepsmg.ac.id/home/article/view/177%0Ahttps://ejurnal.stepsmg.ac.id/home/article/download/177/97.","previouslyFormattedCitation":"Y Lafau, A T M Waruwu, and ..., “Membimbing Generasi Z Dan Alpha: Strategi Kepemimpinan Kristen Dalam Era Digital,” &lt;i&gt;TRACK: JURNAL KEPEMIMPINAN KRISTEN, TEOLOGI, DAN ENTREPRENEURSHIP&lt;/i&gt; 03, no. 01 (2024): 112–128, https://ejurnal.stepsmg.ac.id/home/article/view/177%0Ahttps://ejurnal.stepsmg.ac.id/home/article/download/177/97."},"properties":{"noteIndex":20},"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Y Lafau, A T M Waruwu, a</w:t>
      </w:r>
      <w:r w:rsidR="007570B2">
        <w:rPr>
          <w:rFonts w:ascii="Times New Roman" w:hAnsi="Times New Roman" w:cs="Times New Roman"/>
          <w:noProof/>
        </w:rPr>
        <w:t xml:space="preserve">nd ..., “Membimbing Generasi Z </w:t>
      </w:r>
      <w:r w:rsidR="007570B2">
        <w:rPr>
          <w:rFonts w:ascii="Times New Roman" w:hAnsi="Times New Roman" w:cs="Times New Roman"/>
          <w:noProof/>
          <w:lang w:val="en-US"/>
        </w:rPr>
        <w:t>d</w:t>
      </w:r>
      <w:r w:rsidRPr="00D45805">
        <w:rPr>
          <w:rFonts w:ascii="Times New Roman" w:hAnsi="Times New Roman" w:cs="Times New Roman"/>
          <w:noProof/>
        </w:rPr>
        <w:t xml:space="preserve">an Alpha: Strategi Kepemimpinan Kristen Dalam Era Digital,” </w:t>
      </w:r>
      <w:r w:rsidR="0092223A" w:rsidRPr="00D45805">
        <w:rPr>
          <w:rFonts w:ascii="Times New Roman" w:hAnsi="Times New Roman" w:cs="Times New Roman"/>
          <w:noProof/>
        </w:rPr>
        <w:t>Track: Jurnal Kepemi</w:t>
      </w:r>
      <w:r w:rsidR="007570B2">
        <w:rPr>
          <w:rFonts w:ascii="Times New Roman" w:hAnsi="Times New Roman" w:cs="Times New Roman"/>
          <w:noProof/>
        </w:rPr>
        <w:t xml:space="preserve">mpinan Kristen, Teologi, </w:t>
      </w:r>
      <w:r w:rsidR="007570B2">
        <w:rPr>
          <w:rFonts w:ascii="Times New Roman" w:hAnsi="Times New Roman" w:cs="Times New Roman"/>
          <w:noProof/>
          <w:lang w:val="en-US"/>
        </w:rPr>
        <w:t>d</w:t>
      </w:r>
      <w:r w:rsidR="0092223A" w:rsidRPr="00D45805">
        <w:rPr>
          <w:rFonts w:ascii="Times New Roman" w:hAnsi="Times New Roman" w:cs="Times New Roman"/>
          <w:noProof/>
        </w:rPr>
        <w:t xml:space="preserve">an Entrepreneurship </w:t>
      </w:r>
      <w:r w:rsidR="007570B2">
        <w:rPr>
          <w:rFonts w:ascii="Times New Roman" w:hAnsi="Times New Roman" w:cs="Times New Roman"/>
          <w:noProof/>
        </w:rPr>
        <w:t xml:space="preserve">03, </w:t>
      </w:r>
      <w:r w:rsidR="007570B2">
        <w:rPr>
          <w:rFonts w:ascii="Times New Roman" w:hAnsi="Times New Roman" w:cs="Times New Roman"/>
          <w:noProof/>
          <w:lang w:val="en-US"/>
        </w:rPr>
        <w:t>N</w:t>
      </w:r>
      <w:r w:rsidRPr="00D45805">
        <w:rPr>
          <w:rFonts w:ascii="Times New Roman" w:hAnsi="Times New Roman" w:cs="Times New Roman"/>
          <w:noProof/>
        </w:rPr>
        <w:t>o. 01 (2024): 112–128, https://ejurnal.stepsmg.ac.id/home/article/view/177%0Ahttps://ejurnal.stepsmg.ac.id/home/article/download/177/97.</w:t>
      </w:r>
      <w:r w:rsidRPr="00D45805">
        <w:rPr>
          <w:rFonts w:ascii="Times New Roman" w:hAnsi="Times New Roman" w:cs="Times New Roman"/>
        </w:rPr>
        <w:fldChar w:fldCharType="end"/>
      </w:r>
    </w:p>
  </w:footnote>
  <w:footnote w:id="21">
    <w:p w14:paraId="00B7479E" w14:textId="2B195945" w:rsidR="002566C5" w:rsidRPr="00D45805" w:rsidRDefault="002566C5"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4B2763" w:rsidRPr="00D45805">
        <w:rPr>
          <w:rFonts w:ascii="Times New Roman" w:hAnsi="Times New Roman" w:cs="Times New Roman"/>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dayani","given":"Friska","non-dropping-particle":"","parse-names":false,"suffix":""},{"dropping-particle":"","family":"Juneva","given":"Asriani","non-dropping-particle":"","parse-names":false,"suffix":""},{"dropping-particle":"","family":"Herlina","given":"","non-dropping-particle":"","parse-names":false,"suffix":""},{"dropping-particle":"","family":"Matasik","given":"Marlina","non-dropping-particle":"","parse-names":false,"suffix":""},{"dropping-particle":"","family":"Jeni","given":"Reta","non-dropping-particle":"","parse-names":false,"suffix":""}],"container-title":"Relinesia: Jurnal Kajian Agama dan Multikulturalisme Indonesia","id":"ITEM-1","issued":{"date-parts":[["2014"]]},"page":"393-406","title":"ANALISIS TANTANGAN DAN PELUANG PENDIDIKAN AGAMA KRISTEN BAGI GENERASI ALPHA","type":"article-journal","volume":"7693"},"uris":["http://www.mendeley.com/documents/?uuid=696ea397-5ed1-4ce3-83da-c8878a765d37"]}],"mendeley":{"formattedCitation":"Aldayani et al., “ANALISIS TANTANGAN DAN PELUANG PENDIDIKAN AGAMA KRISTEN BAGI GENERASI ALPHA.”","manualFormatting":"Aldayani et al., “Analisis Tantangan Dan Peluang Pendidikan Agama Kristen Bagi Generasi Alpha.”","plainTextFormattedCitation":"Aldayani et al., “ANALISIS TANTANGAN DAN PELUANG PENDIDIKAN AGAMA KRISTEN BAGI GENERASI ALPHA.”","previouslyFormattedCitation":"Aldayani et al., “ANALISIS TANTANGAN DAN PELUANG PENDIDIKAN AGAMA KRISTEN BAGI GENERASI ALPHA.”"},"properties":{"noteIndex":21},"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Aldayani et al., “</w:t>
      </w:r>
      <w:r w:rsidR="0092223A" w:rsidRPr="00D45805">
        <w:rPr>
          <w:rFonts w:ascii="Times New Roman" w:hAnsi="Times New Roman" w:cs="Times New Roman"/>
          <w:noProof/>
        </w:rPr>
        <w:t>Analisis Tantangan Dan Peluang Pendidikan Agama Kristen Bagi Generasi Alpha.”</w:t>
      </w:r>
      <w:r w:rsidRPr="00D45805">
        <w:rPr>
          <w:rFonts w:ascii="Times New Roman" w:hAnsi="Times New Roman" w:cs="Times New Roman"/>
        </w:rPr>
        <w:fldChar w:fldCharType="end"/>
      </w:r>
    </w:p>
  </w:footnote>
  <w:footnote w:id="22">
    <w:p w14:paraId="1716A2A2" w14:textId="3CE05222" w:rsidR="004B2763" w:rsidRPr="00D45805" w:rsidRDefault="004B2763"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ISSN":"3031-6960","abstract":"This research investigates the complexity of the relationship between digital technology and the understanding and application of Christian values in the lives of Generation Z. As a generation growing up in the digital era, Generation Z faces unique challenges in integrating religious values with the increasingly pervasive use of technology in their daily lives. The study explores the impact of technology on how Generation Z interacts with Christian values, as well as the efforts and strategies they employ to live a holy life in the digital realm. The research methodology includes surveys and online content analysis to comprehend the behavioral patterns, attitudes, and experiences of Generation Z in integrating Christian values in the digital era. The findings indicate that despite facing temptations from online content conflicting with Christian teachings, Generation Z also utilizes technology to deepen their spiritual beliefs. Churches and religious communities play a central role in providing support, ethical guidance in the digital realm, and community spaces to help Generation Z navigate moral dilemmas in the digital world. The implications of the research underscore the need for a holistic approach from churches and religious communities to support Generation Z in living a holy life amidst the rapid development of technology.","author":[{"dropping-particle":"","family":"Rudding","given":"Risdayana","non-dropping-particle":"","parse-names":false,"suffix":""},{"dropping-particle":"","family":"Yanti Ramme","given":"Femi","non-dropping-particle":"","parse-names":false,"suffix":""},{"dropping-particle":"","family":"Itania Ruben","given":"Delly","non-dropping-particle":"","parse-names":false,"suffix":""},{"dropping-particle":"","family":"Antika Masarrang","given":"Sriweni","non-dropping-particle":"","parse-names":false,"suffix":""}],"container-title":"Jurnal Kajian Pendidikan","id":"ITEM-1","issue":"1","issued":{"date-parts":[["2023"]]},"page":"14-25","title":"TEKNOLOGI DAN HIDUP KUDUS: Bagaimana Generasi Z Mengintegrasikan Nilai-Nilai Kristen Dalam Era Digital","type":"article-journal","volume":"1"},"uris":["http://www.mendeley.com/documents/?uuid=9e070979-eae9-4a11-87e7-a0d1bb70f487"]}],"mendeley":{"formattedCitation":"Risdayana Rudding et al., “TEKNOLOGI DAN HIDUP KUDUS: Bagaimana Generasi Z Mengintegrasikan Nilai-Nilai Kristen Dalam Era Digital,” &lt;i&gt;Jurnal Kajian Pendidikan&lt;/i&gt; 1, no. 1 (2023): 14–25.","manualFormatting":"Risdayana Rudding et al., “Teknologi Dan Hidup Kudus: Bagaimana Generasi Z Mengintegrasikan Nilai-Nilai Kristen Dalam Era Digital,” Jurnal Kajian Pendidikan 1, No. 1 (2023): 14–25.","plainTextFormattedCitation":"Risdayana Rudding et al., “TEKNOLOGI DAN HIDUP KUDUS: Bagaimana Generasi Z Mengintegrasikan Nilai-Nilai Kristen Dalam Era Digital,” Jurnal Kajian Pendidikan 1, no. 1 (2023): 14–25.","previouslyFormattedCitation":"Risdayana Rudding et al., “TEKNOLOGI DAN HIDUP KUDUS: Bagaimana Generasi Z Mengintegrasikan Nilai-Nilai Kristen Dalam Era Digital,” &lt;i&gt;Jurnal Kajian Pendidikan&lt;/i&gt; 1, no. 1 (2023): 14–25."},"properties":{"noteIndex":22},"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Risdayana Rudding et al., “</w:t>
      </w:r>
      <w:r w:rsidR="00820030" w:rsidRPr="00D45805">
        <w:rPr>
          <w:rFonts w:ascii="Times New Roman" w:hAnsi="Times New Roman" w:cs="Times New Roman"/>
          <w:noProof/>
        </w:rPr>
        <w:t>Teknologi Dan Hidup Kudus</w:t>
      </w:r>
      <w:r w:rsidRPr="00D45805">
        <w:rPr>
          <w:rFonts w:ascii="Times New Roman" w:hAnsi="Times New Roman" w:cs="Times New Roman"/>
          <w:noProof/>
        </w:rPr>
        <w:t>: Bagaimana Generasi Z Mengintegrasikan Nilai-Nilai Kristen Dalam Era Digital,” Jurnal Kajian Pendidikan</w:t>
      </w:r>
      <w:r w:rsidR="007570B2">
        <w:rPr>
          <w:rFonts w:ascii="Times New Roman" w:hAnsi="Times New Roman" w:cs="Times New Roman"/>
          <w:noProof/>
        </w:rPr>
        <w:t xml:space="preserve"> 1, </w:t>
      </w:r>
      <w:r w:rsidR="007570B2">
        <w:rPr>
          <w:rFonts w:ascii="Times New Roman" w:hAnsi="Times New Roman" w:cs="Times New Roman"/>
          <w:noProof/>
          <w:lang w:val="en-US"/>
        </w:rPr>
        <w:t>N</w:t>
      </w:r>
      <w:r w:rsidRPr="00D45805">
        <w:rPr>
          <w:rFonts w:ascii="Times New Roman" w:hAnsi="Times New Roman" w:cs="Times New Roman"/>
          <w:noProof/>
        </w:rPr>
        <w:t>o. 1 (2023): 14–25.</w:t>
      </w:r>
      <w:r w:rsidRPr="00D45805">
        <w:rPr>
          <w:rFonts w:ascii="Times New Roman" w:hAnsi="Times New Roman" w:cs="Times New Roman"/>
        </w:rPr>
        <w:fldChar w:fldCharType="end"/>
      </w:r>
    </w:p>
  </w:footnote>
  <w:footnote w:id="23">
    <w:p w14:paraId="51E46FAF" w14:textId="3ED55482" w:rsidR="009E3974" w:rsidRPr="00D45805" w:rsidRDefault="009E3974"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47530/edulead.v3i2.126","ISSN":"2722-645X","abstract":"Generation Alpha is a new generation that is present in the midst of society and the church has unique characteristics. By having broad insight into the Alpha generation, child servants, teachers and parents are greatly assisted in educating and nurturing the Alpha generation. This book provides a number of insights about the Alpha generation from describing their characteristics and needs, to how to nurture and educate them, even to predicting their future so that it can be anticipated early on.     Abstrak        Generasi Alpha adalah generasi baru yang hadir di tengah- tengah masyarakat dan gereja memiliki karakteristik yang unik. Dengan memiliki wawasan yang luas mengenai generasi Alpha para pelayan anak, guru dan orang tua sangat dibantu dalam mendidik dan mengasuh generasi Alpha. Buku ini menyajikan sejumlah wawasan mengenai generasi Alpha mulai dari gambaran karakteristik dan kebutuhan mereka, sampai pada cara mengasuh dan mendidik mereka, bahkan sampai pada memprediksi masa depan mereka sehingga dapat diantisipasi sejak dini.","author":[{"dropping-particle":"","family":"Hale","given":"Merensiana","non-dropping-particle":"","parse-names":false,"suffix":""}],"container-title":"EDULEAD: Journal of Christian Education and Leadership","id":"ITEM-1","issue":"2","issued":{"date-parts":[["2022"]]},"page":"240-245","title":"Generation Alpha","type":"article-journal","volume":"3"},"uris":["http://www.mendeley.com/documents/?uuid=6965d625-ccc6-4635-990e-3c64763a20d9"]}],"mendeley":{"formattedCitation":"Merensiana Hale, “Generation Alpha,” &lt;i&gt;EDULEAD: Journal of Christian Education and Leadership&lt;/i&gt; 3, no. 2 (2022): 240–245.","manualFormatting":"Merensiana Hale, “Generation Alpha,” EDULEAD: Journal of Christian Education and Leadership 3, No. 2 (2022): 240–245.","plainTextFormattedCitation":"Merensiana Hale, “Generation Alpha,” EDULEAD: Journal of Christian Education and Leadership 3, no. 2 (2022): 240–245.","previouslyFormattedCitation":"Merensiana Hale, “Generation Alpha,” &lt;i&gt;EDULEAD: Journal of Christian Education and Leadership&lt;/i&gt; 3, no. 2 (2022): 240–245."},"properties":{"noteIndex":23},"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Merensiana Hale, “Generation Alpha,” EDULEAD: Journal of Christi</w:t>
      </w:r>
      <w:r w:rsidR="007570B2">
        <w:rPr>
          <w:rFonts w:ascii="Times New Roman" w:hAnsi="Times New Roman" w:cs="Times New Roman"/>
          <w:noProof/>
        </w:rPr>
        <w:t xml:space="preserve">an Education and Leadership 3, </w:t>
      </w:r>
      <w:r w:rsidR="007570B2">
        <w:rPr>
          <w:rFonts w:ascii="Times New Roman" w:hAnsi="Times New Roman" w:cs="Times New Roman"/>
          <w:noProof/>
          <w:lang w:val="en-US"/>
        </w:rPr>
        <w:t>N</w:t>
      </w:r>
      <w:r w:rsidRPr="00D45805">
        <w:rPr>
          <w:rFonts w:ascii="Times New Roman" w:hAnsi="Times New Roman" w:cs="Times New Roman"/>
          <w:noProof/>
        </w:rPr>
        <w:t>o. 2 (2022): 240–245.</w:t>
      </w:r>
      <w:r w:rsidRPr="00D45805">
        <w:rPr>
          <w:rFonts w:ascii="Times New Roman" w:hAnsi="Times New Roman" w:cs="Times New Roman"/>
        </w:rPr>
        <w:fldChar w:fldCharType="end"/>
      </w:r>
    </w:p>
  </w:footnote>
  <w:footnote w:id="24">
    <w:p w14:paraId="2DBFABB7" w14:textId="0E41E83A" w:rsidR="00B44910" w:rsidRPr="00D45805" w:rsidRDefault="00B44910"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4B2763" w:rsidRPr="00D45805">
        <w:rPr>
          <w:rFonts w:ascii="Times New Roman" w:hAnsi="Times New Roman" w:cs="Times New Roman"/>
        </w:rPr>
        <w:instrText>ADDIN CSL_CITATION {"citationItems":[{"id":"ITEM-1","itemData":{"DOI":"10.47131/jtb.v6i2.201","ISSN":"2622-514X","abstract":"Generation Alfa is a demographic group that follows Generation Z, a generation (born 2010-onwards) growing up in an all-digital world and facing significant challenges in character formation. The phenomenon of gadget addiction and lack of social interaction in children raises concerns about hampering their emotional and spiritual development. Religion and the development of digital technology have an essential role in shaping the character of Generation Alfa. The digital era has significantly impacted how Generation Alfa understands values, ethics, and social interactions. As a moral and ethical filter, religion also influences this generation's character formation. This article aims to explain the role of religion in shaping the character of alpha-generation children to control digital addiction and strengthen their social-emotional intelligence. This research uses qualitative methods and a literature review approach. Where researchers collect data and information regarding character formation in the postdigital era in early childhood, sourced from various research journals, both national and international, magazines, various supporting books, and newspapers. This research shows that religious education plays a vital role in shaping the children's character of the digital generation by instilling empathy, caring, and responsibility as wise, intelligent, and ethical digital filters.\r \r \r Abstrak\r Generasi Alfa adalah kelompok demografi yang mengikuti generasi Z, generasi yang (lahir 2010-seterusnya) tumbuh besar dalam dunia serba digital dan menghadapi tantangan besar dalam pembentukan karakter. Fenomena kecanduan gadget dan kurangnya interaksi sosial pada anak menimbulkan kekhawatiran akan terhambatnya perkembangan emosi dan spiritual mereka. Agama dan perkembangan teknologi digital memiliki peran penting dalam membentuk karakter Generasi Alfa. Era digital membawa dampak signifikan terhadap cara Generasi Alfa memahami nilai, etika, dan interaksi sosial. Agama, sebagai filter moral dan etika, turut memengaruhi pembentukan karakter generasi ini. Tulisan ini bertujuan menguraikan peran agama dalam dalam membentuk karakter anak generasi alpha untuk mengendalikan kecanduan digital dan menguatkan kecerdasan sosial-emosi mereka. Penelitian ini menggunakan metode kualitatif dengan menggunakan pendekatan literature review. Dimana peneliti melakukan pengumpulan data dan informasi mengenai pembentukan karakter di era postdigital pada anak usia dini yang bersumber…","author":[{"dropping-particle":"","family":"Sakoan","given":"Siskawaty","non-dropping-particle":"","parse-names":false,"suffix":""}],"container-title":"Jurnal Teruna Bhakti","id":"ITEM-1","issue":"2","issued":{"date-parts":[["2024"]]},"page":"178","title":"Agama dan Pembentukan Karakter Generasi Alfa di Era Postdigital","type":"article-journal","volume":"6"},"uris":["http://www.mendeley.com/documents/?uuid=3d72282c-640b-4863-a1de-e0d704e2b567"]}],"mendeley":{"formattedCitation":"Sakoan, “Agama Dan Pembentukan Karakter Generasi Alfa Di Era Postdigital.”","plainTextFormattedCitation":"Sakoan, “Agama Dan Pembentukan Karakter Generasi Alfa Di Era Postdigital.”","previouslyFormattedCitation":"Sakoan, “Agama Dan Pembentukan Karakter Generasi Alfa Di Era Postdigital.”"},"properties":{"noteIndex":24},"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Sakoan, “Agama Dan Pembentukan Karakter Generasi Alfa Di Era Postdigital.”</w:t>
      </w:r>
      <w:r w:rsidRPr="00D45805">
        <w:rPr>
          <w:rFonts w:ascii="Times New Roman" w:hAnsi="Times New Roman" w:cs="Times New Roman"/>
        </w:rPr>
        <w:fldChar w:fldCharType="end"/>
      </w:r>
    </w:p>
  </w:footnote>
  <w:footnote w:id="25">
    <w:p w14:paraId="1568C02F" w14:textId="1A96764A" w:rsidR="00FB441B" w:rsidRPr="00D45805" w:rsidRDefault="00FB441B"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uthor":[{"dropping-particle":"","family":"Frastati","given":"Frastin","non-dropping-particle":"","parse-names":false,"suffix":""},{"dropping-particle":"","family":"Pagonggang","given":"Heryo","non-dropping-particle":"","parse-names":false,"suffix":""},{"dropping-particle":"","family":"Ira","given":"Devita Wiranti","non-dropping-particle":"","parse-names":false,"suffix":""},{"dropping-particle":"","family":"Tandiarung","given":"Ernawi Indah","non-dropping-particle":"","parse-names":false,"suffix":""}],"container-title":"ADIBA: JOURNAL OF EDUCATION","id":"ITEM-1","issue":"4","issued":{"date-parts":[["2024"]]},"page":"644-653","title":"ADIBA : JOURNAL OF EDUCATION PENDIDIKAN AGAMA KRISTEN , DEKADENSI MORAL DAN GENERASI Z","type":"article-journal","volume":"4"},"uris":["http://www.mendeley.com/documents/?uuid=5b2b581d-f7cd-4be3-9e84-b7df2c3fff9f"]}],"mendeley":{"formattedCitation":"Frastin Frastati et al., “ADIBA : JOURNAL OF EDUCATION PENDIDIKAN AGAMA KRISTEN , DEKADENSI MORAL DAN GENERASI Z,” &lt;i&gt;ADIBA: JOURNAL OF EDUCATION&lt;/i&gt; 4, no. 4 (2024): 644–653.","manualFormatting":"Frastin Frastati et al., “Adiba : Journal Of Education Pendidikan Agama Kristen , Dekadensi Moral dan Generasi Z,” Adiba: Journal Of Education 4, No. 4 (2024): 644–653.","plainTextFormattedCitation":"Frastin Frastati et al., “ADIBA : JOURNAL OF EDUCATION PENDIDIKAN AGAMA KRISTEN , DEKADENSI MORAL DAN GENERASI Z,” ADIBA: JOURNAL OF EDUCATION 4, no. 4 (2024): 644–653.","previouslyFormattedCitation":"Frastin Frastati et al., “ADIBA : JOURNAL OF EDUCATION PENDIDIKAN AGAMA KRISTEN , DEKADENSI MORAL DAN GENERASI Z,” &lt;i&gt;ADIBA: JOURNAL OF EDUCATION&lt;/i&gt; 4, no. 4 (2024): 644–653."},"properties":{"noteIndex":25},"schema":"https://github.com/citation-style-language/schema/raw/master/csl-citation.json"}</w:instrText>
      </w:r>
      <w:r w:rsidRPr="00D45805">
        <w:rPr>
          <w:rFonts w:ascii="Times New Roman" w:hAnsi="Times New Roman" w:cs="Times New Roman"/>
        </w:rPr>
        <w:fldChar w:fldCharType="separate"/>
      </w:r>
      <w:r w:rsidR="00940346" w:rsidRPr="00D45805">
        <w:rPr>
          <w:rFonts w:ascii="Times New Roman" w:hAnsi="Times New Roman" w:cs="Times New Roman"/>
          <w:noProof/>
        </w:rPr>
        <w:t>Frastin Frastati et al., “</w:t>
      </w:r>
      <w:r w:rsidR="00820030" w:rsidRPr="00D45805">
        <w:rPr>
          <w:rFonts w:ascii="Times New Roman" w:hAnsi="Times New Roman" w:cs="Times New Roman"/>
          <w:noProof/>
        </w:rPr>
        <w:t>Adiba : Journal Of Education Pendidikan A</w:t>
      </w:r>
      <w:r w:rsidR="007570B2">
        <w:rPr>
          <w:rFonts w:ascii="Times New Roman" w:hAnsi="Times New Roman" w:cs="Times New Roman"/>
          <w:noProof/>
        </w:rPr>
        <w:t xml:space="preserve">gama Kristen , Dekadensi Moral </w:t>
      </w:r>
      <w:r w:rsidR="007570B2">
        <w:rPr>
          <w:rFonts w:ascii="Times New Roman" w:hAnsi="Times New Roman" w:cs="Times New Roman"/>
          <w:noProof/>
          <w:lang w:val="en-US"/>
        </w:rPr>
        <w:t>d</w:t>
      </w:r>
      <w:r w:rsidR="00820030" w:rsidRPr="00D45805">
        <w:rPr>
          <w:rFonts w:ascii="Times New Roman" w:hAnsi="Times New Roman" w:cs="Times New Roman"/>
          <w:noProof/>
        </w:rPr>
        <w:t>an Generasi Z,” Adiba: Journal Of Education 4, N</w:t>
      </w:r>
      <w:r w:rsidR="00940346" w:rsidRPr="00D45805">
        <w:rPr>
          <w:rFonts w:ascii="Times New Roman" w:hAnsi="Times New Roman" w:cs="Times New Roman"/>
          <w:noProof/>
        </w:rPr>
        <w:t>o. 4 (2024): 644–653.</w:t>
      </w:r>
      <w:r w:rsidRPr="00D45805">
        <w:rPr>
          <w:rFonts w:ascii="Times New Roman" w:hAnsi="Times New Roman" w:cs="Times New Roman"/>
        </w:rPr>
        <w:fldChar w:fldCharType="end"/>
      </w:r>
    </w:p>
  </w:footnote>
  <w:footnote w:id="26">
    <w:p w14:paraId="791AA0B3" w14:textId="36699CF3" w:rsidR="00940346" w:rsidRPr="00D45805" w:rsidRDefault="00940346"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4B2763" w:rsidRPr="00D45805">
        <w:rPr>
          <w:rFonts w:ascii="Times New Roman" w:hAnsi="Times New Roman" w:cs="Times New Roman"/>
        </w:rPr>
        <w:instrText>ADDIN CSL_CITATION {"citationItems":[{"id":"ITEM-1","itemData":{"author":[{"dropping-particle":"","family":"Frastati","given":"Frastin","non-dropping-particle":"","parse-names":false,"suffix":""},{"dropping-particle":"","family":"Pagonggang","given":"Heryo","non-dropping-particle":"","parse-names":false,"suffix":""},{"dropping-particle":"","family":"Ira","given":"Devita Wiranti","non-dropping-particle":"","parse-names":false,"suffix":""},{"dropping-particle":"","family":"Tandiarung","given":"Ernawi Indah","non-dropping-particle":"","parse-names":false,"suffix":""}],"container-title":"ADIBA: JOURNAL OF EDUCATION","id":"ITEM-1","issue":"4","issued":{"date-parts":[["2024"]]},"page":"644-653","title":"ADIBA : JOURNAL OF EDUCATION PENDIDIKAN AGAMA KRISTEN , DEKADENSI MORAL DAN GENERASI Z","type":"article-journal","volume":"4"},"uris":["http://www.mendeley.com/documents/?uuid=5b2b581d-f7cd-4be3-9e84-b7df2c3fff9f"]}],"mendeley":{"formattedCitation":"Ibid.","plainTextFormattedCitation":"Ibid.","previouslyFormattedCitation":"Ibid."},"properties":{"noteIndex":26},"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Ibid.</w:t>
      </w:r>
      <w:r w:rsidRPr="00D45805">
        <w:rPr>
          <w:rFonts w:ascii="Times New Roman" w:hAnsi="Times New Roman" w:cs="Times New Roman"/>
        </w:rPr>
        <w:fldChar w:fldCharType="end"/>
      </w:r>
    </w:p>
  </w:footnote>
  <w:footnote w:id="27">
    <w:p w14:paraId="6E180C72" w14:textId="092EFC53" w:rsidR="00940346" w:rsidRPr="00D45805" w:rsidRDefault="00940346"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4B2763" w:rsidRPr="00D45805">
        <w:rPr>
          <w:rFonts w:ascii="Times New Roman" w:hAnsi="Times New Roman" w:cs="Times New Roman"/>
        </w:rPr>
        <w:instrText>ADDIN CSL_CITATION {"citationItems":[{"id":"ITEM-1","itemData":{"DOI":"10.12928/empathy.v7i1.28763","ISSN":"2303-114X","author":[{"dropping-particle":"","family":"Faiza","given":"Nabilah Ni’matul","non-dropping-particle":"","parse-names":false,"suffix":""},{"dropping-particle":"","family":"Maryam","given":"Effy Wardati","non-dropping-particle":"","parse-names":false,"suffix":""}],"container-title":"Empathy : Jurnal Fakultas Psikologi","id":"ITEM-1","issue":"1","issued":{"date-parts":[["2024"]]},"page":"17","title":"Self-Disclosure, social comparison, and social anxiety among gen z social media users","type":"article-journal","volume":"7"},"uris":["http://www.mendeley.com/documents/?uuid=31929468-d9e1-478b-837a-548c4938e34f"]}],"mendeley":{"formattedCitation":"Nabilah Ni’matul Faiza and Effy Wardati Maryam, “Self-Disclosure, Social Comparison, and Social Anxiety among Gen z Social Media Users,” &lt;i&gt;Empathy : Jurnal Fakultas Psikologi&lt;/i&gt; 7, no. 1 (2024): 17.","plainTextFormattedCitation":"Nabilah Ni’matul Faiza and Effy Wardati Maryam, “Self-Disclosure, Social Comparison, and Social Anxiety among Gen z Social Media Users,” Empathy : Jurnal Fakultas Psikologi 7, no. 1 (2024): 17.","previouslyFormattedCitation":"Nabilah Ni’matul Faiza and Effy Wardati Maryam, “Self-Disclosure, Social Comparison, and Social Anxiety among Gen z Social Media Users,” &lt;i&gt;Empathy : Jurnal Fakultas Psikologi&lt;/i&gt; 7, no. 1 (2024): 17."},"properties":{"noteIndex":27},"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Nabilah Ni’matul Faiza and Effy Wardati Maryam, “Self-Disclosure, Social Comparison, and Social Anxiety among Gen z Social Media Users,” Empathy : Jurnal Fakultas Psikologi 7, no. 1 (2024): 17.</w:t>
      </w:r>
      <w:r w:rsidRPr="00D45805">
        <w:rPr>
          <w:rFonts w:ascii="Times New Roman" w:hAnsi="Times New Roman" w:cs="Times New Roman"/>
        </w:rPr>
        <w:fldChar w:fldCharType="end"/>
      </w:r>
    </w:p>
  </w:footnote>
  <w:footnote w:id="28">
    <w:p w14:paraId="7122337E" w14:textId="4FBFC1EE" w:rsidR="004B2763" w:rsidRPr="00D45805" w:rsidRDefault="004B2763"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37755/jsbk.v9i1.281","ISSN":"2089-9440","abstract":"Penggunaan internet secara berlebihan memiliki dampak negatif dalam keterampilan sosial, komunikasi dan akademik. Secara tidak langsung internet dapat menjadi sarana bagi individu yang memiliki keterampilan sosial yang rendah akan memilih interaksi secara online daripada interaksi secara langsung. Penelitian ini bertujuan untuk mengetahui pengaruh kecanduan internet terhadap keterampilan sosial generasi milenial siswa kelas X SMK Putra Jaya Stabat Tahun Pelajaran 2019/2020. Jenis penelitian yang digunakan dalam penelitian ini adalah penelitian Kuantitatif deskriptif. Populasi dalam penelitian ini sebanyak 39 siswa dengan sampel sebanyak 39 orang siswa. Analisis data dengan menggunakan analisis regresi sederhana, dengan data normal dan homogen. Setelah dianalisis diperoleh hasil rhitung 0,239 &lt;rtabel 0,308 maka dalam hal ini Ho diterima dan Ha ditolak berdasarkan hal tersebut dapat disimpulan bahwa tidak ada pengaruh kecanduan internet terhadap keterampilan sosial generasi milenial siswa kelas X SMK Putra Jaya Stabat Tahun Pelajaran 2019/2020.","author":[{"dropping-particle":"","family":"Simarmata","given":"Sari Wardani","non-dropping-particle":"","parse-names":false,"suffix":""},{"dropping-particle":"","family":"Citra","given":"Yulia","non-dropping-particle":"","parse-names":false,"suffix":""}],"container-title":"Jurnal Serunai Bimbingan dan Konseling","id":"ITEM-1","issue":"1","issued":{"date-parts":[["2020"]]},"page":"16-21","title":"Kecanduan Internet Terhadap Keterampilan Sosial Di Era Generasi Milenial","type":"article-journal","volume":"9"},"uris":["http://www.mendeley.com/documents/?uuid=0c8adb5f-59cb-4495-9d3b-7cf597ddc2cd"]}],"mendeley":{"formattedCitation":"Sari Wardani Simarmata and Yulia Citra, “Kecanduan Internet Terhadap Keterampilan Sosial Di Era Generasi Milenial,” &lt;i&gt;Jurnal Serunai Bimbingan dan Konseling&lt;/i&gt; 9, no. 1 (2020): 16–21.","manualFormatting":"Sari Wardani Simarmata and Yulia Citra, “Kecanduan Internet Terhadap Keterampilan Sosial Di Era Generasi Milenial,” Jurnal Serunai Bimbingan dan Konseling 9, No. 1 (2020): 16–21.","plainTextFormattedCitation":"Sari Wardani Simarmata and Yulia Citra, “Kecanduan Internet Terhadap Keterampilan Sosial Di Era Generasi Milenial,” Jurnal Serunai Bimbingan dan Konseling 9, no. 1 (2020): 16–21.","previouslyFormattedCitation":"Sari Wardani Simarmata and Yulia Citra, “Kecanduan Internet Terhadap Keterampilan Sosial Di Era Generasi Milenial,” &lt;i&gt;Jurnal Serunai Bimbingan dan Konseling&lt;/i&gt; 9, no. 1 (2020): 16–21."},"properties":{"noteIndex":28},"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Sari Wardani Simarmata and Yulia Citra, “Kecanduan Internet Terhadap Keterampilan Sosial Di Era Generasi Milenial,” Jurnal Serunai Bimbingan dan Konseling</w:t>
      </w:r>
      <w:r w:rsidR="007570B2">
        <w:rPr>
          <w:rFonts w:ascii="Times New Roman" w:hAnsi="Times New Roman" w:cs="Times New Roman"/>
          <w:noProof/>
        </w:rPr>
        <w:t xml:space="preserve"> 9, </w:t>
      </w:r>
      <w:r w:rsidR="007570B2">
        <w:rPr>
          <w:rFonts w:ascii="Times New Roman" w:hAnsi="Times New Roman" w:cs="Times New Roman"/>
          <w:noProof/>
          <w:lang w:val="en-US"/>
        </w:rPr>
        <w:t>N</w:t>
      </w:r>
      <w:r w:rsidRPr="00D45805">
        <w:rPr>
          <w:rFonts w:ascii="Times New Roman" w:hAnsi="Times New Roman" w:cs="Times New Roman"/>
          <w:noProof/>
        </w:rPr>
        <w:t>o. 1 (2020): 16–21.</w:t>
      </w:r>
      <w:r w:rsidRPr="00D45805">
        <w:rPr>
          <w:rFonts w:ascii="Times New Roman" w:hAnsi="Times New Roman" w:cs="Times New Roman"/>
        </w:rPr>
        <w:fldChar w:fldCharType="end"/>
      </w:r>
    </w:p>
  </w:footnote>
  <w:footnote w:id="29">
    <w:p w14:paraId="4D7B4E36" w14:textId="789AAB35" w:rsidR="004B2763" w:rsidRPr="00D45805" w:rsidRDefault="004B2763"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bstract":"Social media is not only a means of communication, but also influences the thinking patterns, behavior and social interactions of the younger generation. Thus, a deep understanding of the influence of social media on the character of today's youth is very important in the context of social and cultural development. This journal investigates the impact of social media use on youth character in the contemporary era. This research uses quantitative and qualitative methods to analyze the behavior, values, and self-perceptions of young people who are influenced by their interactions on social media platforms. The results show that intense exposure to social media can influence character formation, both positively and negatively. The psychological and social implications of social media use in today's youth are the main focus in this journal, providing in-depth insight into the role of social media in shaping the identity and character of the younger generation.","author":[{"dropping-particle":"","family":"Tesa Yolanika Sitompul","given":"Netty","non-dropping-particle":"","parse-names":false,"suffix":""},{"dropping-particle":"","family":"Raya Tarutung-Siborongborong km","given":"Jalan","non-dropping-particle":"","parse-names":false,"suffix":""},{"dropping-particle":"","family":"Kecamatan Sipoholon","given":"Silangkitang","non-dropping-particle":"","parse-names":false,"suffix":""},{"dropping-particle":"","family":"Utara","given":"Tapanuli","non-dropping-particle":"","parse-names":false,"suffix":""}],"container-title":"ARUMBAE: JURNAL ILMIAH TEOLOGI DAN STUDI AGAMA","id":"ITEM-1","issue":"1","issued":{"date-parts":[["2024"]]},"page":"42-59","title":"Pengaruh Media Sosial terhadap Karakter Pemuda Masa Kini","type":"article-journal","volume":"2"},"uris":["http://www.mendeley.com/documents/?uuid=cbb26f46-b761-401c-8f0e-f556ee21b66e"]}],"mendeley":{"formattedCitation":"Netty Tesa Yolanika Sitompul et al., “Pengaruh Media Sosial Terhadap Karakter Pemuda Masa Kini,” &lt;i&gt;ARUMBAE: JURNAL ILMIAH TEOLOGI DAN STUDI AGAMA&lt;/i&gt; 2, no. 1 (2024): 42–59, https://doi.org/10.59581/jpat.widyakarya.v2i1.2344.","manualFormatting":"Netty Tesa Yolanika Sitompul et al., “Pengaruh Media Sosial Terhadap Karakter Pemuda Masa Kini,” Arumbae: Jurnal Ilmiah Teologi Dan Studi Agama 2, No. 1 (2024): 42–59, https://doi.org/10.59581/jpat.widyakarya.v2i1.2344.","plainTextFormattedCitation":"Netty Tesa Yolanika Sitompul et al., “Pengaruh Media Sosial Terhadap Karakter Pemuda Masa Kini,” ARUMBAE: JURNAL ILMIAH TEOLOGI DAN STUDI AGAMA 2, no. 1 (2024): 42–59, https://doi.org/10.59581/jpat.widyakarya.v2i1.2344.","previouslyFormattedCitation":"Netty Tesa Yolanika Sitompul et al., “Pengaruh Media Sosial Terhadap Karakter Pemuda Masa Kini,” &lt;i&gt;ARUMBAE: JURNAL ILMIAH TEOLOGI DAN STUDI AGAMA&lt;/i&gt; 2, no. 1 (2024): 42–59, https://doi.org/10.59581/jpat.widyakarya.v2i1.2344."},"properties":{"noteIndex":29},"schema":"https://github.com/citation-style-language/schema/raw/master/csl-citation.json"}</w:instrText>
      </w:r>
      <w:r w:rsidRPr="00D45805">
        <w:rPr>
          <w:rFonts w:ascii="Times New Roman" w:hAnsi="Times New Roman" w:cs="Times New Roman"/>
        </w:rPr>
        <w:fldChar w:fldCharType="separate"/>
      </w:r>
      <w:r w:rsidR="005C4A86" w:rsidRPr="00D45805">
        <w:rPr>
          <w:rFonts w:ascii="Times New Roman" w:hAnsi="Times New Roman" w:cs="Times New Roman"/>
          <w:noProof/>
        </w:rPr>
        <w:t xml:space="preserve">Netty Tesa Yolanika Sitompul et al., “Pengaruh Media Sosial Terhadap Karakter Pemuda Masa Kini,” </w:t>
      </w:r>
      <w:r w:rsidR="00820030" w:rsidRPr="00D45805">
        <w:rPr>
          <w:rFonts w:ascii="Times New Roman" w:hAnsi="Times New Roman" w:cs="Times New Roman"/>
          <w:noProof/>
        </w:rPr>
        <w:t>Arumbae: Jurnal Ilmiah Teologi Dan Studi Agama</w:t>
      </w:r>
      <w:r w:rsidR="007570B2">
        <w:rPr>
          <w:rFonts w:ascii="Times New Roman" w:hAnsi="Times New Roman" w:cs="Times New Roman"/>
          <w:noProof/>
        </w:rPr>
        <w:t xml:space="preserve"> 2, </w:t>
      </w:r>
      <w:r w:rsidR="007570B2">
        <w:rPr>
          <w:rFonts w:ascii="Times New Roman" w:hAnsi="Times New Roman" w:cs="Times New Roman"/>
          <w:noProof/>
          <w:lang w:val="en-US"/>
        </w:rPr>
        <w:t>N</w:t>
      </w:r>
      <w:r w:rsidR="005C4A86" w:rsidRPr="00D45805">
        <w:rPr>
          <w:rFonts w:ascii="Times New Roman" w:hAnsi="Times New Roman" w:cs="Times New Roman"/>
          <w:noProof/>
        </w:rPr>
        <w:t>o. 1 (2024): 42–59, https://doi.org/10.59581/jpat.widyakarya.v2i1.2344.</w:t>
      </w:r>
      <w:r w:rsidRPr="00D45805">
        <w:rPr>
          <w:rFonts w:ascii="Times New Roman" w:hAnsi="Times New Roman" w:cs="Times New Roman"/>
        </w:rPr>
        <w:fldChar w:fldCharType="end"/>
      </w:r>
    </w:p>
  </w:footnote>
  <w:footnote w:id="30">
    <w:p w14:paraId="60D78AF9" w14:textId="05BE0EB9" w:rsidR="005C4A86" w:rsidRPr="00D45805" w:rsidRDefault="005C4A86"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bstract":"Toraja is widely known for its attractive cultural richness, which is preserved in Rambu Tuka and Rambu Solo. Toraja people see the term saroan as a community formed to strengthen social integration. This article, using qualitative methods and a descriptive phenomenological approach, aims to describe the phenomenon of friendship relations framed in the Saroan tradition. Data about saroan was collected through direct observation and semi-structured interviews, and a literature study was utilized to explore the theme of friendship. The research results found that friendship in saroan is lived by a moral bond that moves group members to be responsible and maintain the value of friendship in the act of mutual acceptance and respect (singga' sengkaran, siporannu, sipopa'di). The friendly relationship built in saroan goes beyond genealogical boundaries (rarabuku), as is also expressed in the book of Proverbs 17:17, about a friend who shows love at all times and becomes a brother in difficulties. Friendly relationships are built through openness and a willingness to give and receive. These values are the glue for harmonization in saroan.","author":[{"dropping-particle":"","family":"Kristianto","given":"Paulus Eko","non-dropping-particle":"","parse-names":false,"suffix":""}],"container-title":"ARUMBAE: JURNAL ILMIAH TEOLOGI DAN STUDI AGAMA","id":"ITEM-1","issue":"1","issued":{"date-parts":[["2024"]]},"page":"51-65","title":"Proses Pendidikan Kristiani untuk Anak Usia Dini dengan Pendekatan Perkembangan Spiritualitas Menghadapi Budaya Digital","type":"article-journal","volume":"6"},"uris":["http://www.mendeley.com/documents/?uuid=d5499e28-6d9a-4074-a785-63526b6f60e7"]}],"mendeley":{"formattedCitation":"Paulus Eko Kristianto, “Proses Pendidikan Kristiani Untuk Anak Usia Dini Dengan Pendekatan Perkembangan Spiritualitas Menghadapi Budaya Digital,” &lt;i&gt;ARUMBAE: JURNAL ILMIAH TEOLOGI DAN STUDI AGAMA&lt;/i&gt; 6, no. 1 (2024): 51–65, http://ojs.ukim.ac.id/index.php/arumbae.","manualFormatting":"Paulus Eko Kristianto, “Proses Pendidikan Kristiani Untuk Anak Usia Dini Dengan Pendekatan Perkembangan Spiritualitas Menghadapi Budaya Digital,” Arumbae: Jurnal Ilmiah Teologi Dan Studi Agama 6, No. 1 (2024): 51–65, http://ojs.ukim.ac.id/index.php/arumbae.","plainTextFormattedCitation":"Paulus Eko Kristianto, “Proses Pendidikan Kristiani Untuk Anak Usia Dini Dengan Pendekatan Perkembangan Spiritualitas Menghadapi Budaya Digital,” ARUMBAE: JURNAL ILMIAH TEOLOGI DAN STUDI AGAMA 6, no. 1 (2024): 51–65, http://ojs.ukim.ac.id/index.php/arumbae.","previouslyFormattedCitation":"Paulus Eko Kristianto, “Proses Pendidikan Kristiani Untuk Anak Usia Dini Dengan Pendekatan Perkembangan Spiritualitas Menghadapi Budaya Digital,” &lt;i&gt;ARUMBAE: JURNAL ILMIAH TEOLOGI DAN STUDI AGAMA&lt;/i&gt; 6, no. 1 (2024): 51–65, http://ojs.ukim.ac.id/index.php/arumbae."},"properties":{"noteIndex":30},"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 xml:space="preserve">Paulus Eko Kristianto, “Proses Pendidikan Kristiani Untuk Anak Usia Dini Dengan Pendekatan Perkembangan Spiritualitas Menghadapi Budaya Digital,” </w:t>
      </w:r>
      <w:r w:rsidR="007570B2" w:rsidRPr="00D45805">
        <w:rPr>
          <w:rFonts w:ascii="Times New Roman" w:hAnsi="Times New Roman" w:cs="Times New Roman"/>
          <w:noProof/>
        </w:rPr>
        <w:t>Arumbae: Jurnal Ilmiah Teologi Dan Studi Agama</w:t>
      </w:r>
      <w:r w:rsidR="007570B2">
        <w:rPr>
          <w:rFonts w:ascii="Times New Roman" w:hAnsi="Times New Roman" w:cs="Times New Roman"/>
          <w:noProof/>
        </w:rPr>
        <w:t xml:space="preserve"> 6, </w:t>
      </w:r>
      <w:r w:rsidR="007570B2">
        <w:rPr>
          <w:rFonts w:ascii="Times New Roman" w:hAnsi="Times New Roman" w:cs="Times New Roman"/>
          <w:noProof/>
          <w:lang w:val="en-US"/>
        </w:rPr>
        <w:t>N</w:t>
      </w:r>
      <w:r w:rsidRPr="00D45805">
        <w:rPr>
          <w:rFonts w:ascii="Times New Roman" w:hAnsi="Times New Roman" w:cs="Times New Roman"/>
          <w:noProof/>
        </w:rPr>
        <w:t>o. 1 (2024): 51–65, http://ojs.ukim.ac.id/index.php/arumbae.</w:t>
      </w:r>
      <w:r w:rsidRPr="00D45805">
        <w:rPr>
          <w:rFonts w:ascii="Times New Roman" w:hAnsi="Times New Roman" w:cs="Times New Roman"/>
        </w:rPr>
        <w:fldChar w:fldCharType="end"/>
      </w:r>
    </w:p>
  </w:footnote>
  <w:footnote w:id="31">
    <w:p w14:paraId="0BF58EC5" w14:textId="462EB342" w:rsidR="005C4A86" w:rsidRPr="00D45805" w:rsidRDefault="005C4A86"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ISSN":"2988-1986","author":[{"dropping-particle":"","family":"Izza","given":"Nafillatul","non-dropping-particle":"","parse-names":false,"suffix":""},{"dropping-particle":"","family":"Ayu","given":"Desiyance","non-dropping-particle":"","parse-names":false,"suffix":""},{"dropping-particle":"","family":"Dawa","given":"Sanita","non-dropping-particle":"","parse-names":false,"suffix":""}],"container-title":"Triwikrama: Jurnal Ilmu Sosial","id":"ITEM-1","issue":"2","issued":{"date-parts":[["2023"]]},"page":"2024-59","title":"Triwikrama: Jurnal Ilmu Sosial PENGARUH MEDIA SOSIAL TERHADAP POLA HIDUP SEHAT REMAJA","type":"article-journal","volume":"4"},"uris":["http://www.mendeley.com/documents/?uuid=8937553c-9bae-4f0b-8a84-78407a8f64e8"]}],"mendeley":{"formattedCitation":"Nafillatul Izza, Desiyance Ayu, and Sanita Dawa, “Triwikrama: Jurnal Ilmu Sosial PENGARUH MEDIA SOSIAL TERHADAP POLA HIDUP SEHAT REMAJA,” &lt;i&gt;Triwikrama: Jurnal Ilmu Sosial&lt;/i&gt; 4, no. 2 (2023): 2024–59.","manualFormatting":"Nafillatul Izza, Desiyance Ayu, and Sanita Dawa, “Triwikrama: Jurnal Ilmu Sosial Pengaruh Media Sosial Terhadap Pola Hidup Sehat Remaja,” Triwikrama: Jurnal Ilmu Sosial 4, No. 2 (2023): 2024–59.","plainTextFormattedCitation":"Nafillatul Izza, Desiyance Ayu, and Sanita Dawa, “Triwikrama: Jurnal Ilmu Sosial PENGARUH MEDIA SOSIAL TERHADAP POLA HIDUP SEHAT REMAJA,” Triwikrama: Jurnal Ilmu Sosial 4, no. 2 (2023): 2024–59.","previouslyFormattedCitation":"Nafillatul Izza, Desiyance Ayu, and Sanita Dawa, “Triwikrama: Jurnal Ilmu Sosial PENGARUH MEDIA SOSIAL TERHADAP POLA HIDUP SEHAT REMAJA,” &lt;i&gt;Triwikrama: Jurnal Ilmu Sosial&lt;/i&gt; 4, no. 2 (2023): 2024–59."},"properties":{"noteIndex":31},"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 xml:space="preserve">Nafillatul Izza, Desiyance Ayu, and Sanita Dawa, “Triwikrama: Jurnal Ilmu Sosial </w:t>
      </w:r>
      <w:r w:rsidR="00820030" w:rsidRPr="00D45805">
        <w:rPr>
          <w:rFonts w:ascii="Times New Roman" w:hAnsi="Times New Roman" w:cs="Times New Roman"/>
          <w:noProof/>
        </w:rPr>
        <w:t>Pengaruh Media Sosial Terhadap Pola Hidup Sehat Remaja</w:t>
      </w:r>
      <w:r w:rsidRPr="00D45805">
        <w:rPr>
          <w:rFonts w:ascii="Times New Roman" w:hAnsi="Times New Roman" w:cs="Times New Roman"/>
          <w:noProof/>
        </w:rPr>
        <w:t>,” Triwikrama: Jurnal Ilmu Sosial</w:t>
      </w:r>
      <w:r w:rsidR="007570B2">
        <w:rPr>
          <w:rFonts w:ascii="Times New Roman" w:hAnsi="Times New Roman" w:cs="Times New Roman"/>
          <w:noProof/>
        </w:rPr>
        <w:t xml:space="preserve"> 4, </w:t>
      </w:r>
      <w:r w:rsidR="007570B2">
        <w:rPr>
          <w:rFonts w:ascii="Times New Roman" w:hAnsi="Times New Roman" w:cs="Times New Roman"/>
          <w:noProof/>
          <w:lang w:val="en-US"/>
        </w:rPr>
        <w:t>N</w:t>
      </w:r>
      <w:r w:rsidRPr="00D45805">
        <w:rPr>
          <w:rFonts w:ascii="Times New Roman" w:hAnsi="Times New Roman" w:cs="Times New Roman"/>
          <w:noProof/>
        </w:rPr>
        <w:t>o. 2 (2023): 2024–59.</w:t>
      </w:r>
      <w:r w:rsidRPr="00D45805">
        <w:rPr>
          <w:rFonts w:ascii="Times New Roman" w:hAnsi="Times New Roman" w:cs="Times New Roman"/>
        </w:rPr>
        <w:fldChar w:fldCharType="end"/>
      </w:r>
    </w:p>
  </w:footnote>
  <w:footnote w:id="32">
    <w:p w14:paraId="4734AD3D" w14:textId="31D61D84" w:rsidR="00B36424" w:rsidRPr="00D45805" w:rsidRDefault="00B36424"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ISSN":"3031-6960","abstract":"This research investigates the complexity of the relationship between digital technology and the understanding and application of Christian values in the lives of Generation Z. As a generation growing up in the digital era, Generation Z faces unique challenges in integrating religious values with the increasingly pervasive use of technology in their daily lives. The study explores the impact of technology on how Generation Z interacts with Christian values, as well as the efforts and strategies they employ to live a holy life in the digital realm. The research methodology includes surveys and online content analysis to comprehend the behavioral patterns, attitudes, and experiences of Generation Z in integrating Christian values in the digital era. The findings indicate that despite facing temptations from online content conflicting with Christian teachings, Generation Z also utilizes technology to deepen their spiritual beliefs. Churches and religious communities play a central role in providing support, ethical guidance in the digital realm, and community spaces to help Generation Z navigate moral dilemmas in the digital world. The implications of the research underscore the need for a holistic approach from churches and religious communities to support Generation Z in living a holy life amidst the rapid development of technology.","author":[{"dropping-particle":"","family":"Rudding","given":"Risdayana","non-dropping-particle":"","parse-names":false,"suffix":""},{"dropping-particle":"","family":"Yanti Ramme","given":"Femi","non-dropping-particle":"","parse-names":false,"suffix":""},{"dropping-particle":"","family":"Itania Ruben","given":"Delly","non-dropping-particle":"","parse-names":false,"suffix":""},{"dropping-particle":"","family":"Antika Masarrang","given":"Sriweni","non-dropping-particle":"","parse-names":false,"suffix":""}],"container-title":"Jurnal Kajian Pendidikan","id":"ITEM-1","issue":"1","issued":{"date-parts":[["2023"]]},"page":"14-25","title":"TEKNOLOGI DAN HIDUP KUDUS: Bagaimana Generasi Z Mengintegrasikan Nilai-Nilai Kristen Dalam Era Digital","type":"article-journal","volume":"1"},"uris":["http://www.mendeley.com/documents/?uuid=9e070979-eae9-4a11-87e7-a0d1bb70f487"]}],"mendeley":{"formattedCitation":"Rudding et al., “TEKNOLOGI DAN HIDUP KUDUS: Bagaimana Generasi Z Mengintegrasikan Nilai-Nilai Kristen Dalam Era Digital.”","manualFormatting":"Risdayana Rudding et al., “Teknologi Dan Hidup Kudus: Bagaimana Generasi Z Mengintegrasikan Nilai-Nilai Kristen Dalam Era Digital,” Jurnal Kajian Pendidikan 1, No. 1 (2023): 14–25.","plainTextFormattedCitation":"Rudding et al., “TEKNOLOGI DAN HIDUP KUDUS: Bagaimana Generasi Z Mengintegrasikan Nilai-Nilai Kristen Dalam Era Digital.”","previouslyFormattedCitation":"Rudding et al., “TEKNOLOGI DAN HIDUP KUDUS: Bagaimana Generasi Z Mengintegrasikan Nilai-Nilai Kristen Dalam Era Digital.”"},"properties":{"noteIndex":32},"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Risdayana Rudding et al., “</w:t>
      </w:r>
      <w:r w:rsidR="007F4D63" w:rsidRPr="00D45805">
        <w:rPr>
          <w:rFonts w:ascii="Times New Roman" w:hAnsi="Times New Roman" w:cs="Times New Roman"/>
          <w:noProof/>
        </w:rPr>
        <w:t>Teknologi Dan Hidup Kudus</w:t>
      </w:r>
      <w:r w:rsidRPr="00D45805">
        <w:rPr>
          <w:rFonts w:ascii="Times New Roman" w:hAnsi="Times New Roman" w:cs="Times New Roman"/>
          <w:noProof/>
        </w:rPr>
        <w:t>: Bagaimana Generasi Z Mengintegrasikan Nilai-Nilai Kristen Dalam Era Digital,” Jurnal Kajian Pendidikan</w:t>
      </w:r>
      <w:r w:rsidR="007570B2">
        <w:rPr>
          <w:rFonts w:ascii="Times New Roman" w:hAnsi="Times New Roman" w:cs="Times New Roman"/>
          <w:noProof/>
        </w:rPr>
        <w:t xml:space="preserve"> 1, </w:t>
      </w:r>
      <w:r w:rsidR="007570B2">
        <w:rPr>
          <w:rFonts w:ascii="Times New Roman" w:hAnsi="Times New Roman" w:cs="Times New Roman"/>
          <w:noProof/>
          <w:lang w:val="en-US"/>
        </w:rPr>
        <w:t>N</w:t>
      </w:r>
      <w:r w:rsidRPr="00D45805">
        <w:rPr>
          <w:rFonts w:ascii="Times New Roman" w:hAnsi="Times New Roman" w:cs="Times New Roman"/>
          <w:noProof/>
        </w:rPr>
        <w:t>o. 1 (2023): 14–25.</w:t>
      </w:r>
      <w:r w:rsidRPr="00D45805">
        <w:rPr>
          <w:rFonts w:ascii="Times New Roman" w:hAnsi="Times New Roman" w:cs="Times New Roman"/>
        </w:rPr>
        <w:fldChar w:fldCharType="end"/>
      </w:r>
    </w:p>
  </w:footnote>
  <w:footnote w:id="33">
    <w:p w14:paraId="13CF0E2D" w14:textId="338376CE" w:rsidR="0056496B" w:rsidRPr="00D45805" w:rsidRDefault="0056496B"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URL":"https://news.uad.ac.id/generasi-z-dan-tingkat-spiritualitas-yang-rendah/","author":[{"dropping-particle":"","family":"Ard","given":"","non-dropping-particle":"","parse-names":false,"suffix":""}],"container-title":"uad.ac.id","id":"ITEM-1","issued":{"date-parts":[["2023"]]},"title":"Generasi Z dan Tingkat Spiritualitas yang Rendah","type":"webpage"},"uris":["http://www.mendeley.com/documents/?uuid=eb571769-cbdf-4cef-8599-ceb847a6a9eb"]}],"mendeley":{"formattedCitation":"Ard, “Generasi Z Dan Tingkat Spiritualitas Yang Rendah,” &lt;i&gt;Uad.Ac.Id&lt;/i&gt;, last modified 2023, https://news.uad.ac.id/generasi-z-dan-tingkat-spiritualitas-yang-rendah/.","manualFormatting":"Ard, “Generasi Z dan Tingkat Spiritualitas Yang Rendah,” Uad.Ac.Id, last modified 2023, https://news.uad.ac.id/generasi-z-dan-tingkat-spiritualitas-yang-rendah/.","plainTextFormattedCitation":"Ard, “Generasi Z Dan Tingkat Spiritualitas Yang Rendah,” Uad.Ac.Id, last modified 2023, https://news.uad.ac.id/generasi-z-dan-tingkat-spiritualitas-yang-rendah/.","previouslyFormattedCitation":"Ard, “Generasi Z Dan Tingkat Spiritualitas Yang Rendah,” &lt;i&gt;Uad.Ac.Id&lt;/i&gt;, last modified 2023, https://news.uad.ac.id/generasi-z-dan-tingkat-spiritualitas-yang-rendah/."},"properties":{"noteIndex":33},"schema":"https://github.com/citation-style-language/schema/raw/master/csl-citation.json"}</w:instrText>
      </w:r>
      <w:r w:rsidRPr="00D45805">
        <w:rPr>
          <w:rFonts w:ascii="Times New Roman" w:hAnsi="Times New Roman" w:cs="Times New Roman"/>
        </w:rPr>
        <w:fldChar w:fldCharType="separate"/>
      </w:r>
      <w:r w:rsidR="007570B2">
        <w:rPr>
          <w:rFonts w:ascii="Times New Roman" w:hAnsi="Times New Roman" w:cs="Times New Roman"/>
          <w:noProof/>
        </w:rPr>
        <w:t xml:space="preserve">Ard, “Generasi Z </w:t>
      </w:r>
      <w:r w:rsidR="007570B2">
        <w:rPr>
          <w:rFonts w:ascii="Times New Roman" w:hAnsi="Times New Roman" w:cs="Times New Roman"/>
          <w:noProof/>
          <w:lang w:val="en-US"/>
        </w:rPr>
        <w:t>d</w:t>
      </w:r>
      <w:r w:rsidRPr="00D45805">
        <w:rPr>
          <w:rFonts w:ascii="Times New Roman" w:hAnsi="Times New Roman" w:cs="Times New Roman"/>
          <w:noProof/>
        </w:rPr>
        <w:t>an Tingkat Spiritualitas Yang Rendah,” Uad.Ac.Id, last modified 2023, https://news.uad.ac.id/generasi-z-dan-tingkat-spiritualitas-yang-rendah/.</w:t>
      </w:r>
      <w:r w:rsidRPr="00D45805">
        <w:rPr>
          <w:rFonts w:ascii="Times New Roman" w:hAnsi="Times New Roman" w:cs="Times New Roman"/>
        </w:rPr>
        <w:fldChar w:fldCharType="end"/>
      </w:r>
    </w:p>
  </w:footnote>
  <w:footnote w:id="34">
    <w:p w14:paraId="51CAE883" w14:textId="4401A54B" w:rsidR="007E724D" w:rsidRPr="00D45805" w:rsidRDefault="007E724D"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 xml:space="preserve">ADDIN CSL_CITATION {"citationItems":[{"id":"ITEM-1","itemData":{"author":[{"dropping-particle":"","family":"Zendrato","given":"Marhaenita Paripurna","non-dropping-particle":"","parse-names":false,"suffix":""}],"container-title":"Jurnal Amanat Agung","id":"ITEM-1","issued":{"date-parts":[["0"]]},"title":"TANTANGAN DAN STRATEGI PELAYANAN ANAK DI ERA PASCAMODERN Marhaenita Paripurna Zendrato </w:instrText>
      </w:r>
      <w:r w:rsidR="003A55EB">
        <w:rPr>
          <w:rFonts w:ascii="Times New Roman" w:hAnsi="Times New Roman" w:cs="Times New Roman"/>
        </w:rPr>
        <w:instrText xml:space="preserve">","type":"article-journal"},"uris":["http://www.mendeley.com/documents/?uuid=555429fe-69d0-4efe-8fe9-244c367277e1"]}],"mendeley":{"formattedCitation":"Marhaenita Paripurna Zendrato, “TANTANGAN DAN STRATEGI PELAYANAN ANAK DI ERA PASCAMODERN Marhaenita Paripurna Zendrato </w:instrText>
      </w:r>
      <w:r w:rsidR="003A55EB">
        <w:rPr>
          <w:rFonts w:ascii="Times New Roman" w:hAnsi="Times New Roman" w:cs="Times New Roman"/>
        </w:rPr>
        <w:instrText xml:space="preserve">,” &lt;i&gt;Jurnal Amanat Agung&lt;/i&gt; (n.d.).","manualFormatting":"Marhaenita Paripurna Zendrato, “Tantangan Dan Strategi Pelayanan Anak di Era Pascamodern,” Jurnal Amanat Agung (n.d.).","plainTextFormattedCitation":"Marhaenita Paripurna Zendrato, “TANTANGAN DAN STRATEGI PELAYANAN ANAK DI ERA PASCAMODERN Marhaenita Paripurna Zendrato </w:instrText>
      </w:r>
      <w:r w:rsidR="003A55EB">
        <w:rPr>
          <w:rFonts w:ascii="Times New Roman" w:hAnsi="Times New Roman" w:cs="Times New Roman"/>
        </w:rPr>
        <w:instrText xml:space="preserve">,” Jurnal Amanat Agung (n.d.).","previouslyFormattedCitation":"Marhaenita Paripurna Zendrato, “TANTANGAN DAN STRATEGI PELAYANAN ANAK DI ERA PASCAMODERN Marhaenita Paripurna Zendrato </w:instrText>
      </w:r>
      <w:r w:rsidR="003A55EB">
        <w:rPr>
          <w:rFonts w:ascii="Times New Roman" w:hAnsi="Times New Roman" w:cs="Times New Roman"/>
        </w:rPr>
        <w:instrText>,” &lt;i&gt;Jurnal Amanat Agung&lt;/i&gt; (n.d.)."},"properties":{"noteIndex":34},"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Marhaenita Paripurna Zendrato, “T</w:t>
      </w:r>
      <w:r w:rsidR="0092223A" w:rsidRPr="00D45805">
        <w:rPr>
          <w:rFonts w:ascii="Times New Roman" w:hAnsi="Times New Roman" w:cs="Times New Roman"/>
          <w:noProof/>
        </w:rPr>
        <w:t>antang</w:t>
      </w:r>
      <w:r w:rsidR="007570B2">
        <w:rPr>
          <w:rFonts w:ascii="Times New Roman" w:hAnsi="Times New Roman" w:cs="Times New Roman"/>
          <w:noProof/>
        </w:rPr>
        <w:t xml:space="preserve">an Dan Strategi Pelayanan Anak </w:t>
      </w:r>
      <w:r w:rsidR="007570B2">
        <w:rPr>
          <w:rFonts w:ascii="Times New Roman" w:hAnsi="Times New Roman" w:cs="Times New Roman"/>
          <w:noProof/>
          <w:lang w:val="en-US"/>
        </w:rPr>
        <w:t>d</w:t>
      </w:r>
      <w:r w:rsidR="007570B2">
        <w:rPr>
          <w:rFonts w:ascii="Times New Roman" w:hAnsi="Times New Roman" w:cs="Times New Roman"/>
          <w:noProof/>
        </w:rPr>
        <w:t>i Era Pascamodern</w:t>
      </w:r>
      <w:r w:rsidRPr="00D45805">
        <w:rPr>
          <w:rFonts w:ascii="Times New Roman" w:hAnsi="Times New Roman" w:cs="Times New Roman"/>
          <w:noProof/>
        </w:rPr>
        <w:t>,” Jurnal Amanat Agung (n.d.).</w:t>
      </w:r>
      <w:r w:rsidRPr="00D45805">
        <w:rPr>
          <w:rFonts w:ascii="Times New Roman" w:hAnsi="Times New Roman" w:cs="Times New Roman"/>
        </w:rPr>
        <w:fldChar w:fldCharType="end"/>
      </w:r>
    </w:p>
  </w:footnote>
  <w:footnote w:id="35">
    <w:p w14:paraId="52113804" w14:textId="4669249E" w:rsidR="008F01D5" w:rsidRPr="00D45805" w:rsidRDefault="008F01D5"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5C4A86" w:rsidRPr="00D45805">
        <w:rPr>
          <w:rFonts w:ascii="Times New Roman" w:hAnsi="Times New Roman" w:cs="Times New Roman"/>
        </w:rPr>
        <w:instrText>ADDIN CSL_CITATION {"citationItems":[{"id":"ITEM-1","itemData":{"ISSN":"3031-6960","abstract":"This research investigates the complexity of the relationship between digital technology and the understanding and application of Christian values in the lives of Generation Z. As a generation growing up in the digital era, Generation Z faces unique challenges in integrating religious values with the increasingly pervasive use of technology in their daily lives. The study explores the impact of technology on how Generation Z interacts with Christian values, as well as the efforts and strategies they employ to live a holy life in the digital realm. The research methodology includes surveys and online content analysis to comprehend the behavioral patterns, attitudes, and experiences of Generation Z in integrating Christian values in the digital era. The findings indicate that despite facing temptations from online content conflicting with Christian teachings, Generation Z also utilizes technology to deepen their spiritual beliefs. Churches and religious communities play a central role in providing support, ethical guidance in the digital realm, and community spaces to help Generation Z navigate moral dilemmas in the digital world. The implications of the research underscore the need for a holistic approach from churches and religious communities to support Generation Z in living a holy life amidst the rapid development of technology.","author":[{"dropping-particle":"","family":"Rudding","given":"Risdayana","non-dropping-particle":"","parse-names":false,"suffix":""},{"dropping-particle":"","family":"Yanti Ramme","given":"Femi","non-dropping-particle":"","parse-names":false,"suffix":""},{"dropping-particle":"","family":"Itania Ruben","given":"Delly","non-dropping-particle":"","parse-names":false,"suffix":""},{"dropping-particle":"","family":"Antika Masarrang","given":"Sriweni","non-dropping-particle":"","parse-names":false,"suffix":""}],"container-title":"Jurnal Kajian Pendidikan","id":"ITEM-1","issue":"1","issued":{"date-parts":[["2023"]]},"page":"14-25","title":"TEKNOLOGI DAN HIDUP KUDUS: Bagaimana Generasi Z Mengintegrasikan Nilai-Nilai Kristen Dalam Era Digital","type":"article-journal","volume":"1"},"uris":["http://www.mendeley.com/documents/?uuid=9e070979-eae9-4a11-87e7-a0d1bb70f487"]}],"mendeley":{"formattedCitation":"Rudding et al., “TEKNOLOGI DAN HIDUP KUDUS: Bagaimana Generasi Z Mengintegrasikan Nilai-Nilai Kristen Dalam Era Digital.”","manualFormatting":"Rudding et al., “Teknologi Dan Hidup Kudus: Bagaimana Generasi Z Mengintegrasikan Nilai-Nilai Kristen Dalam Era Digital.”","plainTextFormattedCitation":"Rudding et al., “TEKNOLOGI DAN HIDUP KUDUS: Bagaimana Generasi Z Mengintegrasikan Nilai-Nilai Kristen Dalam Era Digital.”","previouslyFormattedCitation":"Rudding et al., “TEKNOLOGI DAN HIDUP KUDUS: Bagaimana Generasi Z Mengintegrasikan Nilai-Nilai Kristen Dalam Era Digital.”"},"properties":{"noteIndex":35},"schema":"https://github.com/citation-style-language/schema/raw/master/csl-citation.json"}</w:instrText>
      </w:r>
      <w:r w:rsidRPr="00D45805">
        <w:rPr>
          <w:rFonts w:ascii="Times New Roman" w:hAnsi="Times New Roman" w:cs="Times New Roman"/>
        </w:rPr>
        <w:fldChar w:fldCharType="separate"/>
      </w:r>
      <w:r w:rsidR="00B36424" w:rsidRPr="00D45805">
        <w:rPr>
          <w:rFonts w:ascii="Times New Roman" w:hAnsi="Times New Roman" w:cs="Times New Roman"/>
          <w:noProof/>
        </w:rPr>
        <w:t>Rudding et al., “</w:t>
      </w:r>
      <w:r w:rsidR="007F4D63" w:rsidRPr="00D45805">
        <w:rPr>
          <w:rFonts w:ascii="Times New Roman" w:hAnsi="Times New Roman" w:cs="Times New Roman"/>
          <w:noProof/>
        </w:rPr>
        <w:t>Teknologi Dan Hidup Kudus: Bagaimana Generasi Z Mengintegrasikan Nilai-Nilai Kristen Dalam Era Digital.”</w:t>
      </w:r>
      <w:r w:rsidRPr="00D45805">
        <w:rPr>
          <w:rFonts w:ascii="Times New Roman" w:hAnsi="Times New Roman" w:cs="Times New Roman"/>
        </w:rPr>
        <w:fldChar w:fldCharType="end"/>
      </w:r>
    </w:p>
  </w:footnote>
  <w:footnote w:id="36">
    <w:p w14:paraId="3CA0AC3D" w14:textId="1C1B5857" w:rsidR="008F01D5" w:rsidRPr="00D45805" w:rsidRDefault="008F01D5"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5C4A86" w:rsidRPr="00D45805">
        <w:rPr>
          <w:rFonts w:ascii="Times New Roman" w:hAnsi="Times New Roman" w:cs="Times New Roman"/>
        </w:rPr>
        <w:instrText>ADDIN CSL_CITATION {"citationItems":[{"id":"ITEM-1","itemData":{"ISSN":"3031-6960","abstract":"This research investigates the complexity of the relationship between digital technology and the understanding and application of Christian values in the lives of Generation Z. As a generation growing up in the digital era, Generation Z faces unique challenges in integrating religious values with the increasingly pervasive use of technology in their daily lives. The study explores the impact of technology on how Generation Z interacts with Christian values, as well as the efforts and strategies they employ to live a holy life in the digital realm. The research methodology includes surveys and online content analysis to comprehend the behavioral patterns, attitudes, and experiences of Generation Z in integrating Christian values in the digital era. The findings indicate that despite facing temptations from online content conflicting with Christian teachings, Generation Z also utilizes technology to deepen their spiritual beliefs. Churches and religious communities play a central role in providing support, ethical guidance in the digital realm, and community spaces to help Generation Z navigate moral dilemmas in the digital world. The implications of the research underscore the need for a holistic approach from churches and religious communities to support Generation Z in living a holy life amidst the rapid development of technology.","author":[{"dropping-particle":"","family":"Rudding","given":"Risdayana","non-dropping-particle":"","parse-names":false,"suffix":""},{"dropping-particle":"","family":"Yanti Ramme","given":"Femi","non-dropping-particle":"","parse-names":false,"suffix":""},{"dropping-particle":"","family":"Itania Ruben","given":"Delly","non-dropping-particle":"","parse-names":false,"suffix":""},{"dropping-particle":"","family":"Antika Masarrang","given":"Sriweni","non-dropping-particle":"","parse-names":false,"suffix":""}],"container-title":"Jurnal Kajian Pendidikan","id":"ITEM-1","issue":"1","issued":{"date-parts":[["2023"]]},"page":"14-25","title":"TEKNOLOGI DAN HIDUP KUDUS: Bagaimana Generasi Z Mengintegrasikan Nilai-Nilai Kristen Dalam Era Digital","type":"article-journal","volume":"1"},"uris":["http://www.mendeley.com/documents/?uuid=9e070979-eae9-4a11-87e7-a0d1bb70f487"]}],"mendeley":{"formattedCitation":"Ibid.","plainTextFormattedCitation":"Ibid.","previouslyFormattedCitation":"Ibid."},"properties":{"noteIndex":36},"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Ibid.</w:t>
      </w:r>
      <w:r w:rsidRPr="00D45805">
        <w:rPr>
          <w:rFonts w:ascii="Times New Roman" w:hAnsi="Times New Roman" w:cs="Times New Roman"/>
        </w:rPr>
        <w:fldChar w:fldCharType="end"/>
      </w:r>
    </w:p>
  </w:footnote>
  <w:footnote w:id="37">
    <w:p w14:paraId="06C5EDE0" w14:textId="7641000B" w:rsidR="00AE6D04" w:rsidRPr="00D45805" w:rsidRDefault="00AE6D04"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5C4A86" w:rsidRPr="00D45805">
        <w:rPr>
          <w:rFonts w:ascii="Times New Roman" w:hAnsi="Times New Roman" w:cs="Times New Roman"/>
        </w:rPr>
        <w:instrText>ADDIN CSL_CITATION {"citationItems":[{"id":"ITEM-1","itemData":{"ISSN":"3031-6960","abstract":"This research investigates the complexity of the relationship between digital technology and the understanding and application of Christian values in the lives of Generation Z. As a generation growing up in the digital era, Generation Z faces unique challenges in integrating religious values with the increasingly pervasive use of technology in their daily lives. The study explores the impact of technology on how Generation Z interacts with Christian values, as well as the efforts and strategies they employ to live a holy life in the digital realm. The research methodology includes surveys and online content analysis to comprehend the behavioral patterns, attitudes, and experiences of Generation Z in integrating Christian values in the digital era. The findings indicate that despite facing temptations from online content conflicting with Christian teachings, Generation Z also utilizes technology to deepen their spiritual beliefs. Churches and religious communities play a central role in providing support, ethical guidance in the digital realm, and community spaces to help Generation Z navigate moral dilemmas in the digital world. The implications of the research underscore the need for a holistic approach from churches and religious communities to support Generation Z in living a holy life amidst the rapid development of technology.","author":[{"dropping-particle":"","family":"Rudding","given":"Risdayana","non-dropping-particle":"","parse-names":false,"suffix":""},{"dropping-particle":"","family":"Yanti Ramme","given":"Femi","non-dropping-particle":"","parse-names":false,"suffix":""},{"dropping-particle":"","family":"Itania Ruben","given":"Delly","non-dropping-particle":"","parse-names":false,"suffix":""},{"dropping-particle":"","family":"Antika Masarrang","given":"Sriweni","non-dropping-particle":"","parse-names":false,"suffix":""}],"container-title":"Jurnal Kajian Pendidikan","id":"ITEM-1","issue":"1","issued":{"date-parts":[["2023"]]},"page":"14-25","title":"TEKNOLOGI DAN HIDUP KUDUS: Bagaimana Generasi Z Mengintegrasikan Nilai-Nilai Kristen Dalam Era Digital","type":"article-journal","volume":"1"},"uris":["http://www.mendeley.com/documents/?uuid=9e070979-eae9-4a11-87e7-a0d1bb70f487"]}],"mendeley":{"formattedCitation":"Ibid.","plainTextFormattedCitation":"Ibid.","previouslyFormattedCitation":"Ibid."},"properties":{"noteIndex":37},"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Ibid.</w:t>
      </w:r>
      <w:r w:rsidRPr="00D45805">
        <w:rPr>
          <w:rFonts w:ascii="Times New Roman" w:hAnsi="Times New Roman" w:cs="Times New Roman"/>
        </w:rPr>
        <w:fldChar w:fldCharType="end"/>
      </w:r>
    </w:p>
  </w:footnote>
  <w:footnote w:id="38">
    <w:p w14:paraId="6BB8E4B4" w14:textId="661A1618" w:rsidR="00F21025" w:rsidRPr="00D45805" w:rsidRDefault="00F21025"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5C4A86" w:rsidRPr="00D45805">
        <w:rPr>
          <w:rFonts w:ascii="Times New Roman" w:hAnsi="Times New Roman" w:cs="Times New Roman"/>
        </w:rPr>
        <w:instrText>ADDIN CSL_CITATION {"citationItems":[{"id":"ITEM-1","itemData":{"author":[{"dropping-particle":"","family":"Frastati","given":"Frastin","non-dropping-particle":"","parse-names":false,"suffix":""},{"dropping-particle":"","family":"Pagonggang","given":"Heryo","non-dropping-particle":"","parse-names":false,"suffix":""},{"dropping-particle":"","family":"Ira","given":"Devita Wiranti","non-dropping-particle":"","parse-names":false,"suffix":""},{"dropping-particle":"","family":"Tandiarung","given":"Ernawi Indah","non-dropping-particle":"","parse-names":false,"suffix":""}],"container-title":"ADIBA: JOURNAL OF EDUCATION","id":"ITEM-1","issue":"4","issued":{"date-parts":[["2024"]]},"page":"644-653","title":"ADIBA : JOURNAL OF EDUCATION PENDIDIKAN AGAMA KRISTEN , DEKADENSI MORAL DAN GENERASI Z","type":"article-journal","volume":"4"},"uris":["http://www.mendeley.com/documents/?uuid=5b2b581d-f7cd-4be3-9e84-b7df2c3fff9f"]}],"mendeley":{"formattedCitation":"Frastati et al., “ADIBA : JOURNAL OF EDUCATION PENDIDIKAN AGAMA KRISTEN , DEKADENSI MORAL DAN GENERASI Z.”","manualFormatting":"Frastin Frastati, “Adiba : Journal Of Education Pendidikan Agama Kristen , Dekadensi Moral Dan Generasi Z,” Adiba: Journal Of Education 4, No. 4 (2024): 644–653.","plainTextFormattedCitation":"Frastati et al., “ADIBA : JOURNAL OF EDUCATION PENDIDIKAN AGAMA KRISTEN , DEKADENSI MORAL DAN GENERASI Z.”","previouslyFormattedCitation":"Frastati et al., “ADIBA : JOURNAL OF EDUCATION PENDIDIKAN AGAMA KRISTEN , DEKADENSI MORAL DAN GENERASI Z.”"},"properties":{"noteIndex":38},"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 xml:space="preserve">Frastin Frastati, </w:t>
      </w:r>
      <w:r w:rsidR="007F4D63" w:rsidRPr="00D45805">
        <w:rPr>
          <w:rFonts w:ascii="Times New Roman" w:hAnsi="Times New Roman" w:cs="Times New Roman"/>
          <w:noProof/>
        </w:rPr>
        <w:t>“Adiba : Journal Of Education Pendidikan Agama Kristen , Dekadensi Moral Dan Generasi Z,” Adiba: Journal Of Education</w:t>
      </w:r>
      <w:r w:rsidRPr="00D45805">
        <w:rPr>
          <w:rFonts w:ascii="Times New Roman" w:hAnsi="Times New Roman" w:cs="Times New Roman"/>
          <w:noProof/>
        </w:rPr>
        <w:t xml:space="preserve"> </w:t>
      </w:r>
      <w:r w:rsidR="007F4D63" w:rsidRPr="00D45805">
        <w:rPr>
          <w:rFonts w:ascii="Times New Roman" w:hAnsi="Times New Roman" w:cs="Times New Roman"/>
          <w:noProof/>
        </w:rPr>
        <w:t>4, No</w:t>
      </w:r>
      <w:r w:rsidRPr="00D45805">
        <w:rPr>
          <w:rFonts w:ascii="Times New Roman" w:hAnsi="Times New Roman" w:cs="Times New Roman"/>
          <w:noProof/>
        </w:rPr>
        <w:t>. 4 (2024): 644–653.</w:t>
      </w:r>
      <w:r w:rsidRPr="00D45805">
        <w:rPr>
          <w:rFonts w:ascii="Times New Roman" w:hAnsi="Times New Roman" w:cs="Times New Roman"/>
        </w:rPr>
        <w:fldChar w:fldCharType="end"/>
      </w:r>
    </w:p>
  </w:footnote>
  <w:footnote w:id="39">
    <w:p w14:paraId="6EA66A9C" w14:textId="4C1F7387" w:rsidR="00A07410" w:rsidRPr="00D45805" w:rsidRDefault="00A07410"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34307/b.v3i2.152","ISSN":"2655-4666","abstract":"Abstract: A value and character based curriculum is the core of the curriculum from time to time which is designed to answer the challenges of the times. In this paper, the author wants to examine the application of value-based and character-based curriculum in Christian Religious Education learning to the spiritual intelligence of public high school students in Tana Toraja. This is considered important because in the implementation of a value-based and character-based curriculum it has less impact on the spiritual intelligence of state high school students in Tana Toraja. The method used in this paper is qualitative research with descriptive analysis method. This study concludes that the curriculum developed in Christian religious education learning is still general in nature, which is designed in general in a universal context which is then developed according to a particular context. The curriculum in the context of Christianity in learning values and character in Christian education is only one source, namely from the Bible and applies to everyone in all places, as for the value in character building in relation to this spiritual intelligence, namely the value of love which is the main command of God, readiness to hear. and slow to speak, the value of holiness is not defiling oneself with various temptations and the values of the fruit of the Holy Spirit, namely love, joy, peace, patience, generosity, kindness, loyalty, gentleness and self-control.Keywords: values, character, spiritual intelligence  Abstrak: Kurikulum berbasis nilai dan karakter adalah inti dari dari kurikulum dari masa ke masa yang di desain untuk menjawab tantangan jaman. Dalam tulisan ini, penulis ingin mengkaji pemberlakuan kurikulum berbasis nilai dan karakter dalam pembelajaran Pendidikan Agama Kristen terhadap Kecerdasan spiritual siswa SMA Negeri di Tana Toraja. Hal ini dianggap penting oleh karena dalam pemberlakuan kurikulum berbasis nilai dan karakter kurang berdampak bagi kecerdasan spiritual siswa SMA Negeri di Tana Toraja. Dalam tulisan ini menggunakan metode kualitatif dengan analisis dekriptif. Penelitian ini menyimpulkan bahwa, kurikulum yang dikembangkan dalam pembelajaran pendidikan Agama kristen masih bersifat umum, yakni dirancang secara umum dalam konteks universal yang kemudian dikembangkan sesuai konteks tertentu. Kurikulum dalam konteks kekristenan dalam pembelajaran nilai dan karakter pada pendidikan Kristen hanya satu sumber yakni dari Alkitab dan berlaku …","author":[{"dropping-particle":"","family":"Rantesalu","given":"Syani Bombongan","non-dropping-particle":"","parse-names":false,"suffix":""}],"container-title":"BIA': Jurnal Teologi dan Pendidikan Kristen Kontekstual","id":"ITEM-1","issue":"2","issued":{"date-parts":[["2020"]]},"page":"214-229","title":"Pemberlakuan Kurikulum Berbasis Nilai dan Karakter dalam Pembelajaran Pendidikan Agama Kristen Terhadap Kecerdasan Spiritual Siswa SMA Negeri Di Tana Toraja.","type":"article-journal","volume":"3"},"uris":["http://www.mendeley.com/documents/?uuid=5596d921-14f2-4cc8-a1e4-a5a22d02f0c8"]}],"mendeley":{"formattedCitation":"Syani Bombongan Rantesalu, “Pemberlakuan Kurikulum Berbasis Nilai Dan Karakter Dalam Pembelajaran Pendidikan Agama Kristen Terhadap Kecerdasan Spiritual Siswa SMA Negeri Di Tana Toraja.,” &lt;i&gt;BIA’: Jurnal Teologi dan Pendidikan Kristen Kontekstual&lt;/i&gt; 3, no. 2 (2020): 214–229.","manualFormatting":"Syani Bombongan Rantesalu, “Pemberlakuan Kurikulum Berbasis Nilai Dan Karakter Dalam Pembelajaran Pendidikan Agama Kristen Terhadap Kecerdasan Spiritual Siswa SMA Negeri di Tana Toraja.,” BIA’: Jurnal Teologi dan Pendidikan Kristen Kontekstual 3, No. 2 (2020): 214–229.","plainTextFormattedCitation":"Syani Bombongan Rantesalu, “Pemberlakuan Kurikulum Berbasis Nilai Dan Karakter Dalam Pembelajaran Pendidikan Agama Kristen Terhadap Kecerdasan Spiritual Siswa SMA Negeri Di Tana Toraja.,” BIA’: Jurnal Teologi dan Pendidikan Kristen Kontekstual 3, no. 2 (2020): 214–229.","previouslyFormattedCitation":"Syani Bombongan Rantesalu, “Pemberlakuan Kurikulum Berbasis Nilai Dan Karakter Dalam Pembelajaran Pendidikan Agama Kristen Terhadap Kecerdasan Spiritual Siswa SMA Negeri Di Tana Toraja.,” &lt;i&gt;BIA’: Jurnal Teologi dan Pendidikan Kristen Kontekstual&lt;/i&gt; 3, no. 2 (2020): 214–229."},"properties":{"noteIndex":39},"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Syani Bombongan Rantesalu, “Pemberlakuan Kurikulum Berbasis Nilai Dan Karakter Dalam Pembelajaran Pendidikan Agama Kristen Terhadap Kecerda</w:t>
      </w:r>
      <w:r w:rsidR="007570B2">
        <w:rPr>
          <w:rFonts w:ascii="Times New Roman" w:hAnsi="Times New Roman" w:cs="Times New Roman"/>
          <w:noProof/>
        </w:rPr>
        <w:t xml:space="preserve">san Spiritual Siswa SMA Negeri </w:t>
      </w:r>
      <w:r w:rsidR="007570B2">
        <w:rPr>
          <w:rFonts w:ascii="Times New Roman" w:hAnsi="Times New Roman" w:cs="Times New Roman"/>
          <w:noProof/>
          <w:lang w:val="en-US"/>
        </w:rPr>
        <w:t>d</w:t>
      </w:r>
      <w:r w:rsidRPr="00D45805">
        <w:rPr>
          <w:rFonts w:ascii="Times New Roman" w:hAnsi="Times New Roman" w:cs="Times New Roman"/>
          <w:noProof/>
        </w:rPr>
        <w:t>i Tana Toraja.,” BIA’: Jurnal Teologi dan Pendidikan Kristen Kontekstual</w:t>
      </w:r>
      <w:r w:rsidR="007570B2">
        <w:rPr>
          <w:rFonts w:ascii="Times New Roman" w:hAnsi="Times New Roman" w:cs="Times New Roman"/>
          <w:noProof/>
        </w:rPr>
        <w:t xml:space="preserve"> 3, </w:t>
      </w:r>
      <w:r w:rsidR="007570B2">
        <w:rPr>
          <w:rFonts w:ascii="Times New Roman" w:hAnsi="Times New Roman" w:cs="Times New Roman"/>
          <w:noProof/>
          <w:lang w:val="en-US"/>
        </w:rPr>
        <w:t>N</w:t>
      </w:r>
      <w:r w:rsidRPr="00D45805">
        <w:rPr>
          <w:rFonts w:ascii="Times New Roman" w:hAnsi="Times New Roman" w:cs="Times New Roman"/>
          <w:noProof/>
        </w:rPr>
        <w:t>o. 2 (2020): 214–229.</w:t>
      </w:r>
      <w:r w:rsidRPr="00D45805">
        <w:rPr>
          <w:rFonts w:ascii="Times New Roman" w:hAnsi="Times New Roman" w:cs="Times New Roman"/>
        </w:rPr>
        <w:fldChar w:fldCharType="end"/>
      </w:r>
    </w:p>
  </w:footnote>
  <w:footnote w:id="40">
    <w:p w14:paraId="0B79A128" w14:textId="0B675412" w:rsidR="00CF2D3C" w:rsidRPr="00D45805" w:rsidRDefault="00CF2D3C"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31004/obsesi.v6i5.2645","abstract":"Penelitian ini dilatarbelakangi dengan meningkatkatnya kecanduan game di kalangan anak usia dini serta merenggangkan komunikasi diantara anak dan orang tua sejak hadirnya handphone. Tujuan penulisan ini adalah menjelaskan tantangan pendidikan agama Kristen dalam menanamkan nilai-nilai kekristenan bagi anak usia dini di era teknologi. Hal ini yang menjadi tantangan bagi pendidikan agama Kristen dalam menanamkan nilai-nilai Kristen kepada anak usia dini. Oleh karena itu metode yang digunakan dalam tulisan ini adalah metode penelitian kualitatif deskriptif dengan merujuk pada penelitian-penelitian sebelumnya sesuai dengan topik yang dikaji, seperti jurnal ilmiah dan buku yang relevan. Data tersebut kemudian diolah, dilakukan pengklasifikasian, verifikasi dan validasi data untuk menghasilkan kesimpulan. Setelah dilakukan pengkajian data, maka ditemukan bahwa tantangan pendidikan agama Kristen dalam menanamkan nilai-nilai Kristen di era teknologi terletak pada komunikasi virtual, sikap individualistis, serta pola hidup yang serba instan. Oleh karena itu, dengan mengetahui tantangan tersebut, maka para pengajar pendidikan agama Kristen harus memiliki upaya untuk mempertahankan eksistensi dan nilai-nilai kebenaran yang dianutnya di era teknologi","author":[{"dropping-particle":"","family":"Tafonao","given":"Talizaro","non-dropping-particle":"","parse-names":false,"suffix":""},{"dropping-particle":"","family":"Gulo","given":"Ya’aman","non-dropping-particle":"","parse-names":false,"suffix":""},{"dropping-particle":"","family":"Situmeang","given":"Tri Murni","non-dropping-particle":"","parse-names":false,"suffix":""},{"dropping-particle":"","family":"Ditakristi","given":"Agiana Her Visnhu","non-dropping-particle":"","parse-names":false,"suffix":""}],"container-title":"Jurnal Obsesi : Jurnal Pendidikan Anak Usia Dini","id":"ITEM-1","issue":"5","issued":{"date-parts":[["2022"]]},"page":"4847-4859","title":"Tantangan Pendidikan Agama Kristen dalam Menanamkan Nilai-Nilai Kristen pada Anak Usia Dini di Era Teknologi","type":"article-journal","volume":"6"},"uris":["http://www.mendeley.com/documents/?uuid=97c22d1f-4c7d-4e7a-b58b-f73e97a093fc"]}],"mendeley":{"formattedCitation":"Talizaro Tafonao et al., “Tantangan Pendidikan Agama Kristen Dalam Menanamkan Nilai-Nilai Kristen Pada Anak Usia Dini Di Era Teknologi,” &lt;i&gt;Jurnal Obsesi : Jurnal Pendidikan Anak Usia Dini&lt;/i&gt; 6, no. 5 (2022): 4847–4859.","manualFormatting":"Talizaro Tafonao et al., “Tantangan Pendidikan Agama Kristen Dalam Menanamkan Nilai-Nilai Kristen Pada Anak Usia Dini Di Era Teknologi,” Jurnal Obsesi : Jurnal Pendidikan Anak Usia Dini 6, No. 5 (2022): 4847–4859.","plainTextFormattedCitation":"Talizaro Tafonao et al., “Tantangan Pendidikan Agama Kristen Dalam Menanamkan Nilai-Nilai Kristen Pada Anak Usia Dini Di Era Teknologi,” Jurnal Obsesi : Jurnal Pendidikan Anak Usia Dini 6, no. 5 (2022): 4847–4859.","previouslyFormattedCitation":"Talizaro Tafonao et al., “Tantangan Pendidikan Agama Kristen Dalam Menanamkan Nilai-Nilai Kristen Pada Anak Usia Dini Di Era Teknologi,” &lt;i&gt;Jurnal Obsesi : Jurnal Pendidikan Anak Usia Dini&lt;/i&gt; 6, no. 5 (2022): 4847–4859."},"properties":{"noteIndex":40},"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Talizaro Tafonao et al., “Tantangan Pendidikan Agama Kristen Dalam Menanamkan Nilai-Nilai Kristen Pada Anak Usia Dini Di Era Teknologi,” Jurnal Obsesi : Jurnal Pendidikan Anak Usia Dini</w:t>
      </w:r>
      <w:r w:rsidR="007570B2">
        <w:rPr>
          <w:rFonts w:ascii="Times New Roman" w:hAnsi="Times New Roman" w:cs="Times New Roman"/>
          <w:noProof/>
        </w:rPr>
        <w:t xml:space="preserve"> 6, </w:t>
      </w:r>
      <w:r w:rsidR="007570B2">
        <w:rPr>
          <w:rFonts w:ascii="Times New Roman" w:hAnsi="Times New Roman" w:cs="Times New Roman"/>
          <w:noProof/>
          <w:lang w:val="en-US"/>
        </w:rPr>
        <w:t>N</w:t>
      </w:r>
      <w:r w:rsidRPr="00D45805">
        <w:rPr>
          <w:rFonts w:ascii="Times New Roman" w:hAnsi="Times New Roman" w:cs="Times New Roman"/>
          <w:noProof/>
        </w:rPr>
        <w:t>o. 5 (2022): 4847–4859.</w:t>
      </w:r>
      <w:r w:rsidRPr="00D45805">
        <w:rPr>
          <w:rFonts w:ascii="Times New Roman" w:hAnsi="Times New Roman" w:cs="Times New Roman"/>
        </w:rPr>
        <w:fldChar w:fldCharType="end"/>
      </w:r>
    </w:p>
  </w:footnote>
  <w:footnote w:id="41">
    <w:p w14:paraId="45F92166" w14:textId="769994FC" w:rsidR="00CF2D3C" w:rsidRPr="00D45805" w:rsidRDefault="00CF2D3C"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197464" w:rsidRPr="00D45805">
        <w:rPr>
          <w:rFonts w:ascii="Times New Roman" w:hAnsi="Times New Roman" w:cs="Times New Roman"/>
        </w:rPr>
        <w:instrText>ADDIN CSL_CITATION {"citationItems":[{"id":"ITEM-1","itemData":{"DOI":"10.46445/djce.v5i1.747","abstract":"The rapid development of digital technology 5.0 presents major challenges for Christians and creates conflict between Christian values ​​and rapidly developing technological practices. This research aims to analyze the relevance of Christian values ​​in the context of Technology 5.0 and discuss integration strategies in digital society. Increased use of technology leads to increased human and social awareness and rational responses, which creates uncertainty that needs to be addressed. Using qualitative methods, this research will explain how Christian values ​​such as honesty, justice, and love are still present in the dynamics of an interconnected digital society. In addition, this research discusses integration strategies that can be carried out by individuals, groups, churches, and Christian organizations so that these values ​​are not only recognized but also applied in everyday life. This study focuses on a deeper understanding of the impact of technology on Christian values, providing concrete solutions to overcome ethical and moral challenges in a digital society. Through collaboration between church leaders, technology experts, and Christian community members, this research aims to lay the foundation for digital social change, creating an environment that demonstrates Christian ethical and moral obligations in the era of Digital Technology 5.0.","author":[{"dropping-particle":"","family":"Waruwu","given":"Elfin Warnius","non-dropping-particle":"","parse-names":false,"suffix":""},{"dropping-particle":"","family":"Lawalata","given":"Mozes","non-dropping-particle":"","parse-names":false,"suffix":""}],"container-title":"Didache: Journal of Christian Education","id":"ITEM-1","issue":"1","issued":{"date-parts":[["2024"]]},"page":"22-46","title":"Membangun Masyarakat Digital Yang Beretika: Mengintegrasikan Nilai-Nilai Kristen Di Era Teknologi Digital 5.0","type":"article-journal","volume":"5"},"uris":["http://www.mendeley.com/documents/?uuid=6ea01108-de15-4f15-8f34-10be92cca92c"]}],"mendeley":{"formattedCitation":"Elfin Warnius Waruwu and Mozes Lawalata, “Membangun Masyarakat Digital Yang Beretika: Mengintegrasikan Nilai-Nilai Kristen Di Era Teknologi Digital 5.0,” &lt;i&gt;Didache: Journal of Christian Education&lt;/i&gt; 5, no. 1 (2024): 22–46.","plainTextFormattedCitation":"Elfin Warnius Waruwu and Mozes Lawalata, “Membangun Masyarakat Digital Yang Beretika: Mengintegrasikan Nilai-Nilai Kristen Di Era Teknologi Digital 5.0,” Didache: Journal of Christian Education 5, no. 1 (2024): 22–46.","previouslyFormattedCitation":"Elfin Warnius Waruwu and Mozes Lawalata, “Membangun Masyarakat Digital Yang Beretika: Mengintegrasikan Nilai-Nilai Kristen Di Era Teknologi Digital 5.0,” &lt;i&gt;Didache: Journal of Christian Education&lt;/i&gt; 5, no. 1 (2024): 22–46."},"properties":{"noteIndex":41},"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Elfin Warnius Waruwu and Mozes Lawalata, “Membangun Masyarakat Digital Yang Beretika: Mengintegrasikan Nilai-Nilai Kristen Di Era Teknologi Digital 5.0,” Didache: Journal of Christian Education 5, no. 1 (2024): 22–46.</w:t>
      </w:r>
      <w:r w:rsidRPr="00D45805">
        <w:rPr>
          <w:rFonts w:ascii="Times New Roman" w:hAnsi="Times New Roman" w:cs="Times New Roman"/>
        </w:rPr>
        <w:fldChar w:fldCharType="end"/>
      </w:r>
    </w:p>
  </w:footnote>
  <w:footnote w:id="42">
    <w:p w14:paraId="7A5DC226" w14:textId="18955273" w:rsidR="00197464" w:rsidRPr="00D45805" w:rsidRDefault="00197464"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https://dx.doi.org/10.51667/tt.v11i1.1448","abstract":"Social and technological changes affect the way Sunday school children at GKI Diaspora Doyo Baru interact with others, including in terms of religious values and spirituality. Rigid curriculum and conventional teaching methods may no longer appeal to the Alpha generation, which grew up in the digital era. Therefore, it is necessary to identify effective ways to nurture and develop the spirituality of the Alpha generation in this technological era. This study aims to create a video learning method to enhance the spirituality of the Alpha generation in the Sunday School of the GKI Diaspora Doyo Baru congregation. Qualitative approaches are used in this study, and participant observation and interviews are used to obtain data. The results showed that Sunday school teachers of the GKI Diaspora Doyo Baru congregation have paid good attention to the challenges faced by the Alpha generation. The video media designed by Sunday school teachers proved to be effective and efficient as an innovative learning tool to nurture children's faith because it provides a strong appeal. Video media can be a \"future savings\" for the spiritual and moral development of the Alpha generation.","author":[{"dropping-particle":"","family":"Jeujanan","given":"Christina Anita","non-dropping-particle":"","parse-names":false,"suffix":""},{"dropping-particle":"","family":"Ansaka","given":"Joane Jenie","non-dropping-particle":"","parse-names":false,"suffix":""},{"dropping-particle":"","family":"Tinggi","given":"Sekolah","non-dropping-particle":"","parse-names":false,"suffix":""},{"dropping-particle":"","family":"Kristen","given":"Agama","non-dropping-particle":"","parse-names":false,"suffix":""},{"dropping-particle":"","family":"Negeri","given":"Protestan","non-dropping-particle":"","parse-names":false,"suffix":""}],"container-title":"Tumou Tou Jurnal Ilmiah","id":"ITEM-1","issue":"2","issued":{"date-parts":[["2024"]]},"page":"94-105","title":"MEMELIHARA SPIRITUALITAS GENERASI ALFA : Pembelajaran Inovatif Guru Sekolah Minggu Berbasis Media Video","type":"article-journal","volume":"11"},"uris":["http://www.mendeley.com/documents/?uuid=5a020db0-312e-447a-87c2-8128614faed8"]}],"mendeley":{"formattedCitation":"Jeujanan et al., “MEMELIHARA SPIRITUALITAS GENERASI ALFA : Pembelajaran Inovatif Guru Sekolah Minggu Berbasis Media Video.”","manualFormatting":"Jeujanan et al., “Memelihara Spiritualitas Generasi Alfa : Pembelajaran Inovatif Guru Sekolah Minggu Berbasis Media Video.”","plainTextFormattedCitation":"Jeujanan et al., “MEMELIHARA SPIRITUALITAS GENERASI ALFA : Pembelajaran Inovatif Guru Sekolah Minggu Berbasis Media Video.”","previouslyFormattedCitation":"Jeujanan et al., “MEMELIHARA SPIRITUALITAS GENERASI ALFA : Pembelajaran Inovatif Guru Sekolah Minggu Berbasis Media Video.”"},"properties":{"noteIndex":42},"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Jeujanan et al., “</w:t>
      </w:r>
      <w:r w:rsidR="00820030" w:rsidRPr="00D45805">
        <w:rPr>
          <w:rFonts w:ascii="Times New Roman" w:hAnsi="Times New Roman" w:cs="Times New Roman"/>
          <w:noProof/>
        </w:rPr>
        <w:t>Memelihara Spiritualitas Generasi Alfa </w:t>
      </w:r>
      <w:r w:rsidRPr="00D45805">
        <w:rPr>
          <w:rFonts w:ascii="Times New Roman" w:hAnsi="Times New Roman" w:cs="Times New Roman"/>
          <w:noProof/>
        </w:rPr>
        <w:t>: Pembelajaran Inovatif Guru Sekolah Minggu Berbasis Media Video.”</w:t>
      </w:r>
      <w:r w:rsidRPr="00D45805">
        <w:rPr>
          <w:rFonts w:ascii="Times New Roman" w:hAnsi="Times New Roman" w:cs="Times New Roman"/>
        </w:rPr>
        <w:fldChar w:fldCharType="end"/>
      </w:r>
    </w:p>
  </w:footnote>
  <w:footnote w:id="43">
    <w:p w14:paraId="6B9FBDA0" w14:textId="73A3DFD6" w:rsidR="00197464" w:rsidRPr="00D45805" w:rsidRDefault="00197464"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0"]]},"page":"189-201","title":"PERANAN GEREJA TERHADAP PENGEMBANGAN POTENSI ANAK SEKOLAH MINGGU","type":"article-journal","volume":"7"},"uris":["http://www.mendeley.com/documents/?uuid=8e95b964-54ca-4358-88be-544461322eee"]}],"mendeley":{"formattedCitation":"Tryana Pipit Muliyah, Dyah Aminatun, Sukma Septian Nasution, Tommy Hastomo, Setiana Sri Wahyuni Sitepu, “PERANAN GEREJA TERHADAP PENGEMBANGAN POTENSI ANAK SEKOLAH MINGGU,” &lt;i&gt;Journal GEEJ&lt;/i&gt; 7, no. 2 (2020): 189–201.","manualFormatting":"Tryana Pipit Muliyah, Dyah Aminatun, Sukma Septian Nasution, Tommy Hastomo, Setiana Sri Wahyuni Sitepu, “Peranan Gereja Terhadap Pengembangan Potensi Anak Sekolah Minggu,” Journal GEEJ 7, no. 2 (2020): 189–201.","plainTextFormattedCitation":"Tryana Pipit Muliyah, Dyah Aminatun, Sukma Septian Nasution, Tommy Hastomo, Setiana Sri Wahyuni Sitepu, “PERANAN GEREJA TERHADAP PENGEMBANGAN POTENSI ANAK SEKOLAH MINGGU,” Journal GEEJ 7, no. 2 (2020): 189–201.","previouslyFormattedCitation":"Tryana Pipit Muliyah, Dyah Aminatun, Sukma Septian Nasution, Tommy Hastomo, Setiana Sri Wahyuni Sitepu, “PERANAN GEREJA TERHADAP PENGEMBANGAN POTENSI ANAK SEKOLAH MINGGU,” &lt;i&gt;Journal GEEJ&lt;/i&gt; 7, no. 2 (2020): 189–201."},"properties":{"noteIndex":43},"schema":"https://github.com/citation-style-language/schema/raw/master/csl-citation.json"}</w:instrText>
      </w:r>
      <w:r w:rsidRPr="00D45805">
        <w:rPr>
          <w:rFonts w:ascii="Times New Roman" w:hAnsi="Times New Roman" w:cs="Times New Roman"/>
        </w:rPr>
        <w:fldChar w:fldCharType="separate"/>
      </w:r>
      <w:r w:rsidR="007570B2">
        <w:rPr>
          <w:rFonts w:ascii="Times New Roman" w:hAnsi="Times New Roman" w:cs="Times New Roman"/>
          <w:noProof/>
          <w:lang w:val="en-US"/>
        </w:rPr>
        <w:t>T</w:t>
      </w:r>
      <w:r w:rsidR="00820030" w:rsidRPr="00D45805">
        <w:rPr>
          <w:rFonts w:ascii="Times New Roman" w:hAnsi="Times New Roman" w:cs="Times New Roman"/>
          <w:noProof/>
        </w:rPr>
        <w:t>ryana Pipit Muliyah, Dyah Aminatun, Sukma Septian Nasution, Tommy Hastomo, Setiana Sri Wahyuni Sitepu, “Peranan Gereja Terhadap Pengembangan Potensi Anak Sekolah Minggu</w:t>
      </w:r>
      <w:r w:rsidRPr="00D45805">
        <w:rPr>
          <w:rFonts w:ascii="Times New Roman" w:hAnsi="Times New Roman" w:cs="Times New Roman"/>
          <w:noProof/>
        </w:rPr>
        <w:t>,” Journal GEEJ 7, no. 2 (2020): 189–201.</w:t>
      </w:r>
      <w:r w:rsidRPr="00D45805">
        <w:rPr>
          <w:rFonts w:ascii="Times New Roman" w:hAnsi="Times New Roman" w:cs="Times New Roman"/>
        </w:rPr>
        <w:fldChar w:fldCharType="end"/>
      </w:r>
    </w:p>
  </w:footnote>
  <w:footnote w:id="44">
    <w:p w14:paraId="0D1B3C45" w14:textId="0BA0F419" w:rsidR="00197464" w:rsidRPr="00D45805" w:rsidRDefault="00197464"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author":[{"dropping-particle":"","family":"Budaya","given":"Bakti","non-dropping-particle":"","parse-names":false,"suffix":""},{"dropping-particle":"","family":"Aryani","given":"Dewi Isma","non-dropping-particle":"","parse-names":false,"suffix":""},{"dropping-particle":"","family":"Manurung","given":"Rosida Tiurma","non-dropping-particle":"","parse-names":false,"suffix":""},{"dropping-particle":"","family":"Pandanwangi","given":"Ariesa","non-dropping-particle":"","parse-names":false,"suffix":""},{"dropping-particle":"","family":"Dewi","given":"Belinda Sukapura","non-dropping-particle":"","parse-names":false,"suffix":""},{"dropping-particle":"","family":"Sarjana","given":"Program","non-dropping-particle":"","parse-names":false,"suffix":""},{"dropping-particle":"","family":"Komunikasi","given":"Desain","non-dropping-particle":"","parse-names":false,"suffix":""},{"dropping-particle":"","family":"Maranatha","given":"Universitas Kristen","non-dropping-particle":"","parse-names":false,"suffix":""},{"dropping-particle":"","family":"Magister","given":"Program","non-dropping-particle":"","parse-names":false,"suffix":""},{"dropping-particle":"","family":"Sains","given":"Psikologi","non-dropping-particle":"","parse-names":false,"suffix":""},{"dropping-particle":"","family":"Maranatha","given":"Universitas Kristen","non-dropping-particle":"","parse-names":false,"suffix":""},{"dropping-particle":"","family":"Manajemen","given":"Program Sarjana","non-dropping-particle":"","parse-names":false,"suffix":""},{"dropping-particle":"","family":"Maranatha","given":"Universitas Kristen","non-dropping-particle":"","parse-names":false,"suffix":""},{"dropping-particle":"","family":"Sarjana","given":"Program","non-dropping-particle":"","parse-names":false,"suffix":""},{"dropping-particle":"","family":"Rupa","given":"Seni","non-dropping-particle":"","parse-names":false,"suffix":""},{"dropping-particle":"","family":"Maranatha","given":"Universitas Kristen","non-dropping-particle":"","parse-names":false,"suffix":""}],"container-title":"Bakti Budaya","id":"ITEM-1","issue":"2","issued":{"date-parts":[["2024"]]},"page":"89-100","title":"Pengembangan Karakter Generasi Alpha Melalui Pendampingan Kreativitas Seni Rupa bagi Anak-Anak Sekolah Minggu Gereja Pandu Bandung","type":"article-journal","volume":"7"},"uris":["http://www.mendeley.com/documents/?uuid=e4716228-bee2-4c6f-91a1-d1fb7e9e5666"]}],"mendeley":{"formattedCitation":"Bakti Budaya et al., “Pengembangan Karakter Generasi Alpha Melalui Pendampingan Kreativitas Seni Rupa Bagi Anak-Anak Sekolah Minggu Gereja Pandu Bandung,” &lt;i&gt;Bakti Budaya&lt;/i&gt; 7, no. 2 (2024): 89–100.","manualFormatting":"Bakti Budaya et al., “Pengembangan Karakter Generasi Alpha Melalui Pendampingan Kreativitas Seni Rupa Bagi Anak-Anak Sekolah Minggu Gereja Pandu Bandung,” Bakti Budaya 7, No. 2 (2024): 89–100.","plainTextFormattedCitation":"Bakti Budaya et al., “Pengembangan Karakter Generasi Alpha Melalui Pendampingan Kreativitas Seni Rupa Bagi Anak-Anak Sekolah Minggu Gereja Pandu Bandung,” Bakti Budaya 7, no. 2 (2024): 89–100.","previouslyFormattedCitation":"Bakti Budaya et al., “Pengembangan Karakter Generasi Alpha Melalui Pendampingan Kreativitas Seni Rupa Bagi Anak-Anak Sekolah Minggu Gereja Pandu Bandung,” &lt;i&gt;Bakti Budaya&lt;/i&gt; 7, no. 2 (2024): 89–100."},"properties":{"noteIndex":44},"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Bakti Budaya et al., “Pengembangan Karakter Generasi Alpha Melalui Pendampingan Kreativitas Seni Rupa Bagi Anak-Anak Sekolah Minggu Gereja Pandu Bandung,” Bakti Budaya</w:t>
      </w:r>
      <w:r w:rsidR="007570B2">
        <w:rPr>
          <w:rFonts w:ascii="Times New Roman" w:hAnsi="Times New Roman" w:cs="Times New Roman"/>
          <w:noProof/>
        </w:rPr>
        <w:t xml:space="preserve"> 7, </w:t>
      </w:r>
      <w:r w:rsidR="007570B2">
        <w:rPr>
          <w:rFonts w:ascii="Times New Roman" w:hAnsi="Times New Roman" w:cs="Times New Roman"/>
          <w:noProof/>
          <w:lang w:val="en-US"/>
        </w:rPr>
        <w:t>N</w:t>
      </w:r>
      <w:r w:rsidRPr="00D45805">
        <w:rPr>
          <w:rFonts w:ascii="Times New Roman" w:hAnsi="Times New Roman" w:cs="Times New Roman"/>
          <w:noProof/>
        </w:rPr>
        <w:t>o. 2 (2024): 89–100.</w:t>
      </w:r>
      <w:r w:rsidRPr="00D45805">
        <w:rPr>
          <w:rFonts w:ascii="Times New Roman" w:hAnsi="Times New Roman" w:cs="Times New Roman"/>
        </w:rPr>
        <w:fldChar w:fldCharType="end"/>
      </w:r>
    </w:p>
  </w:footnote>
  <w:footnote w:id="45">
    <w:p w14:paraId="64151DC2" w14:textId="1C7E5EAB" w:rsidR="00E06DCD" w:rsidRPr="00D45805" w:rsidRDefault="00E06DCD" w:rsidP="002002A5">
      <w:pPr>
        <w:pStyle w:val="FootnoteText"/>
        <w:jc w:val="both"/>
        <w:rPr>
          <w:rFonts w:ascii="Times New Roman" w:hAnsi="Times New Roman" w:cs="Times New Roman"/>
          <w:lang w:val="en-US"/>
        </w:rPr>
      </w:pPr>
      <w:r w:rsidRPr="00D45805">
        <w:rPr>
          <w:rStyle w:val="FootnoteReference"/>
          <w:rFonts w:ascii="Times New Roman" w:hAnsi="Times New Roman" w:cs="Times New Roman"/>
        </w:rPr>
        <w:footnoteRef/>
      </w:r>
      <w:r w:rsidRPr="00D45805">
        <w:rPr>
          <w:rFonts w:ascii="Times New Roman" w:hAnsi="Times New Roman" w:cs="Times New Roman"/>
        </w:rPr>
        <w:t xml:space="preserve"> </w:t>
      </w:r>
      <w:r w:rsidRPr="00D45805">
        <w:rPr>
          <w:rFonts w:ascii="Times New Roman" w:hAnsi="Times New Roman" w:cs="Times New Roman"/>
        </w:rPr>
        <w:fldChar w:fldCharType="begin" w:fldLock="1"/>
      </w:r>
      <w:r w:rsidR="003A55EB">
        <w:rPr>
          <w:rFonts w:ascii="Times New Roman" w:hAnsi="Times New Roman" w:cs="Times New Roman"/>
        </w:rPr>
        <w:instrText>ADDIN CSL_CITATION {"citationItems":[{"id":"ITEM-1","itemData":{"DOI":"10.31004/obsesi.v7i6.5543","abstract":"Berdasarkan pengamatam peneliti secara empiris bahwa pelayanan Sekolah Minggu di lingkungan gereja memiliki peran sangat penting dalam mengoptimalkan pendidikan Kristen bagi anak usia dini. Namun, terdapat kesenjangan antara harapan dan kenyataan dalam pelaksanaannya. Artikel ini bertujuan untuk mengeksplorasi dan menganalisis kondisi serta kebutuhan aktual pelayanan Sekolah Minggu di gereja untuk anak-anak usia dini. Metode penelitian yang digunakan adalah kualitatif deskriptif dengan pendekatan kajian literatur. Data diperoleh dari penelitian sebelumnya, artikel jurnal ilmiah, buku, dan sumber internet yang relevan dengan topik ini. Melalui reduksi data, klasifikasi, verifikasi, dan validasi, ditemukan bahwa transformasi dalam pelaksanaan pelayanan Sekolah Minggu diperlukan untuk meningkatkan kualitas pendidikan Kristen bagi anak usia dini melalui pengembangan Kurikulum Berbasis Kehidupan Anak, penggunaan teknologi dalam pembelajaran, pelatihan guru Sekolah Minggu, dan penyediaan prasarana yang memadai. Dengan upaya tersebut maka signifikan dalam mengembangkan pelayanan Sekolah Minggu akan membantu gereja memenuhi tanggung jawabnya dalam membentuk karakter dan iman anak-anak secara efektif.","author":[{"dropping-particle":"","family":"S","given":"Dewi Lidya","non-dropping-particle":"","parse-names":false,"suffix":""},{"dropping-particle":"","family":"Prasetya","given":"Didimus Sutanto B.","non-dropping-particle":"","parse-names":false,"suffix":""},{"dropping-particle":"","family":"Tafonao","given":"Talizaro","non-dropping-particle":"","parse-names":false,"suffix":""},{"dropping-particle":"","family":"Hasanah","given":"Uswatun","non-dropping-particle":"","parse-names":false,"suffix":""}],"container-title":"Jurnal Obsesi : Jurnal Pendidikan Anak Usia Dini","id":"ITEM-1","issue":"6","issued":{"date-parts":[["2023"]]},"page":"8061-8072","title":"Optimalisasi Pendidikan Kristen Anak Usia Dini: Transformasi Pelaksanaan Pelayanan Sekolah Minggu di Lingkungan Gereja","type":"article-journal","volume":"7"},"uris":["http://www.mendeley.com/documents/?uuid=56b477a8-2c1f-4e73-a312-a519785a6b04"]}],"mendeley":{"formattedCitation":"Dewi Lidya S et al., “Optimalisasi Pendidikan Kristen Anak Usia Dini: Transformasi Pelaksanaan Pelayanan Sekolah Minggu Di Lingkungan Gereja,” &lt;i&gt;Jurnal Obsesi : Jurnal Pendidikan Anak Usia Dini&lt;/i&gt; 7, no. 6 (2023): 8061–8072.","manualFormatting":"Dewi Lidya S et al., “Optimalisasi Pendidikan Kristen Anak Usia Dini: Transformasi Pelaksanaan Pelayanan Sekolah Minggu di Lingkungan Gereja,” Jurnal Obsesi : Jurnal Pendidikan Anak Usia Dini 7, No. 6 (2023): 8061–8072.","plainTextFormattedCitation":"Dewi Lidya S et al., “Optimalisasi Pendidikan Kristen Anak Usia Dini: Transformasi Pelaksanaan Pelayanan Sekolah Minggu Di Lingkungan Gereja,” Jurnal Obsesi : Jurnal Pendidikan Anak Usia Dini 7, no. 6 (2023): 8061–8072.","previouslyFormattedCitation":"Dewi Lidya S et al., “Optimalisasi Pendidikan Kristen Anak Usia Dini: Transformasi Pelaksanaan Pelayanan Sekolah Minggu Di Lingkungan Gereja,” &lt;i&gt;Jurnal Obsesi : Jurnal Pendidikan Anak Usia Dini&lt;/i&gt; 7, no. 6 (2023): 8061–8072."},"properties":{"noteIndex":45},"schema":"https://github.com/citation-style-language/schema/raw/master/csl-citation.json"}</w:instrText>
      </w:r>
      <w:r w:rsidRPr="00D45805">
        <w:rPr>
          <w:rFonts w:ascii="Times New Roman" w:hAnsi="Times New Roman" w:cs="Times New Roman"/>
        </w:rPr>
        <w:fldChar w:fldCharType="separate"/>
      </w:r>
      <w:r w:rsidRPr="00D45805">
        <w:rPr>
          <w:rFonts w:ascii="Times New Roman" w:hAnsi="Times New Roman" w:cs="Times New Roman"/>
          <w:noProof/>
        </w:rPr>
        <w:t>Dewi Lidya S et al., “Optimalisasi Pendidikan Kristen Anak Usia Dini: Transformasi Pelaks</w:t>
      </w:r>
      <w:r w:rsidR="007570B2">
        <w:rPr>
          <w:rFonts w:ascii="Times New Roman" w:hAnsi="Times New Roman" w:cs="Times New Roman"/>
          <w:noProof/>
        </w:rPr>
        <w:t xml:space="preserve">anaan Pelayanan Sekolah Minggu </w:t>
      </w:r>
      <w:r w:rsidR="007570B2">
        <w:rPr>
          <w:rFonts w:ascii="Times New Roman" w:hAnsi="Times New Roman" w:cs="Times New Roman"/>
          <w:noProof/>
          <w:lang w:val="en-US"/>
        </w:rPr>
        <w:t>d</w:t>
      </w:r>
      <w:r w:rsidRPr="00D45805">
        <w:rPr>
          <w:rFonts w:ascii="Times New Roman" w:hAnsi="Times New Roman" w:cs="Times New Roman"/>
          <w:noProof/>
        </w:rPr>
        <w:t>i Lingkungan Gereja,” Jurnal Obsesi : Jurnal Pendidikan Anak Usia Dini</w:t>
      </w:r>
      <w:r w:rsidR="007570B2">
        <w:rPr>
          <w:rFonts w:ascii="Times New Roman" w:hAnsi="Times New Roman" w:cs="Times New Roman"/>
          <w:noProof/>
        </w:rPr>
        <w:t xml:space="preserve"> 7, </w:t>
      </w:r>
      <w:r w:rsidR="007570B2">
        <w:rPr>
          <w:rFonts w:ascii="Times New Roman" w:hAnsi="Times New Roman" w:cs="Times New Roman"/>
          <w:noProof/>
          <w:lang w:val="en-US"/>
        </w:rPr>
        <w:t>N</w:t>
      </w:r>
      <w:r w:rsidRPr="00D45805">
        <w:rPr>
          <w:rFonts w:ascii="Times New Roman" w:hAnsi="Times New Roman" w:cs="Times New Roman"/>
          <w:noProof/>
        </w:rPr>
        <w:t>o. 6 (2023): 8061–8072.</w:t>
      </w:r>
      <w:r w:rsidRPr="00D45805">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DE1E8" w14:textId="049B7237" w:rsidR="00423712" w:rsidRPr="00423712" w:rsidRDefault="00423712" w:rsidP="00423712">
    <w:pPr>
      <w:spacing w:after="0"/>
      <w:ind w:left="1418" w:hanging="1418"/>
      <w:jc w:val="right"/>
      <w:rPr>
        <w:rFonts w:ascii="Times New Roman" w:hAnsi="Times New Roman" w:cs="Times New Roman"/>
        <w:b/>
        <w:sz w:val="24"/>
        <w:szCs w:val="24"/>
        <w:lang w:val="en-US"/>
      </w:rPr>
    </w:pPr>
    <w:r w:rsidRPr="00423712">
      <w:rPr>
        <w:rFonts w:ascii="Times New Roman" w:hAnsi="Times New Roman" w:cs="Times New Roman"/>
        <w:b/>
        <w:sz w:val="24"/>
        <w:szCs w:val="24"/>
        <w:lang w:val="en-US"/>
      </w:rPr>
      <w:t xml:space="preserve">JURNAL </w:t>
    </w:r>
    <w:proofErr w:type="gramStart"/>
    <w:r w:rsidRPr="00423712">
      <w:rPr>
        <w:rFonts w:ascii="Times New Roman" w:hAnsi="Times New Roman" w:cs="Times New Roman"/>
        <w:b/>
        <w:sz w:val="24"/>
        <w:szCs w:val="24"/>
        <w:lang w:val="en-US"/>
      </w:rPr>
      <w:t>GAMALIEL :</w:t>
    </w:r>
    <w:proofErr w:type="gramEnd"/>
    <w:r w:rsidRPr="00423712">
      <w:rPr>
        <w:rFonts w:ascii="Times New Roman" w:hAnsi="Times New Roman" w:cs="Times New Roman"/>
        <w:b/>
        <w:sz w:val="24"/>
        <w:szCs w:val="24"/>
        <w:lang w:val="en-US"/>
      </w:rPr>
      <w:t xml:space="preserve"> TEOLOGI PRAKTIKA</w:t>
    </w:r>
  </w:p>
  <w:p w14:paraId="716CCAAD" w14:textId="19BCCCD8" w:rsidR="00423712" w:rsidRPr="00423712" w:rsidRDefault="00423712" w:rsidP="00423712">
    <w:pPr>
      <w:spacing w:after="0"/>
      <w:ind w:left="1418" w:hanging="1418"/>
      <w:jc w:val="right"/>
      <w:rPr>
        <w:rFonts w:ascii="Times New Roman" w:hAnsi="Times New Roman" w:cs="Times New Roman"/>
        <w:b/>
        <w:sz w:val="24"/>
        <w:szCs w:val="24"/>
        <w:lang w:val="en-US"/>
      </w:rPr>
    </w:pPr>
    <w:r w:rsidRPr="00423712">
      <w:rPr>
        <w:rFonts w:ascii="Times New Roman" w:hAnsi="Times New Roman" w:cs="Times New Roman"/>
        <w:b/>
        <w:sz w:val="24"/>
        <w:szCs w:val="24"/>
        <w:lang w:val="en-US"/>
      </w:rPr>
      <w:t>Volume 4 Nomor 1, Maret 20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907B3" w14:textId="77777777" w:rsidR="00423712" w:rsidRPr="00423712" w:rsidRDefault="00423712" w:rsidP="00423712">
    <w:pPr>
      <w:spacing w:after="0"/>
      <w:ind w:left="1418"/>
      <w:rPr>
        <w:rFonts w:ascii="Times New Roman" w:hAnsi="Times New Roman" w:cs="Times New Roman"/>
        <w:b/>
        <w:sz w:val="24"/>
        <w:szCs w:val="24"/>
        <w:lang w:val="en-US"/>
      </w:rPr>
    </w:pPr>
    <w:r w:rsidRPr="00423712">
      <w:rPr>
        <w:noProof/>
        <w:sz w:val="24"/>
        <w:szCs w:val="24"/>
        <w:lang w:val="en-US"/>
      </w:rPr>
      <w:drawing>
        <wp:anchor distT="0" distB="0" distL="114300" distR="114300" simplePos="0" relativeHeight="251659264" behindDoc="0" locked="0" layoutInCell="1" allowOverlap="1" wp14:anchorId="4B0585FF" wp14:editId="40AA2F67">
          <wp:simplePos x="0" y="0"/>
          <wp:positionH relativeFrom="column">
            <wp:posOffset>21590</wp:posOffset>
          </wp:positionH>
          <wp:positionV relativeFrom="paragraph">
            <wp:posOffset>22860</wp:posOffset>
          </wp:positionV>
          <wp:extent cx="746760" cy="7467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46760" cy="746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23712">
      <w:rPr>
        <w:rFonts w:ascii="Times New Roman" w:hAnsi="Times New Roman" w:cs="Times New Roman"/>
        <w:b/>
        <w:sz w:val="24"/>
        <w:szCs w:val="24"/>
        <w:lang w:val="en-US"/>
      </w:rPr>
      <w:t xml:space="preserve">JURNAL </w:t>
    </w:r>
    <w:proofErr w:type="gramStart"/>
    <w:r w:rsidRPr="00423712">
      <w:rPr>
        <w:rFonts w:ascii="Times New Roman" w:hAnsi="Times New Roman" w:cs="Times New Roman"/>
        <w:b/>
        <w:sz w:val="24"/>
        <w:szCs w:val="24"/>
        <w:lang w:val="en-US"/>
      </w:rPr>
      <w:t>GAMALIEL :</w:t>
    </w:r>
    <w:proofErr w:type="gramEnd"/>
    <w:r w:rsidRPr="00423712">
      <w:rPr>
        <w:rFonts w:ascii="Times New Roman" w:hAnsi="Times New Roman" w:cs="Times New Roman"/>
        <w:b/>
        <w:sz w:val="24"/>
        <w:szCs w:val="24"/>
        <w:lang w:val="en-US"/>
      </w:rPr>
      <w:t xml:space="preserve"> TEOLOGI PRAKTIKA</w:t>
    </w:r>
  </w:p>
  <w:p w14:paraId="6B493910" w14:textId="5EF00C12" w:rsidR="00423712" w:rsidRDefault="00423712" w:rsidP="00423712">
    <w:pPr>
      <w:spacing w:after="0"/>
      <w:ind w:left="1418"/>
      <w:rPr>
        <w:rFonts w:ascii="Times New Roman" w:hAnsi="Times New Roman" w:cs="Times New Roman"/>
        <w:b/>
        <w:sz w:val="24"/>
        <w:szCs w:val="24"/>
        <w:lang w:val="en-US"/>
      </w:rPr>
    </w:pPr>
    <w:r w:rsidRPr="00423712">
      <w:rPr>
        <w:rFonts w:ascii="Times New Roman" w:hAnsi="Times New Roman" w:cs="Times New Roman"/>
        <w:b/>
        <w:sz w:val="24"/>
        <w:szCs w:val="24"/>
        <w:lang w:val="en-US"/>
      </w:rPr>
      <w:t>Volume 4 Nomor 1, Maret 2022</w:t>
    </w:r>
  </w:p>
  <w:p w14:paraId="3A0BF6FD" w14:textId="2DB6E50A" w:rsidR="002B5501" w:rsidRPr="00423712" w:rsidRDefault="002B5501" w:rsidP="00423712">
    <w:pPr>
      <w:spacing w:after="0"/>
      <w:ind w:left="1418"/>
      <w:rPr>
        <w:rFonts w:ascii="Times New Roman" w:hAnsi="Times New Roman" w:cs="Times New Roman"/>
        <w:b/>
        <w:sz w:val="24"/>
        <w:szCs w:val="24"/>
        <w:lang w:val="en-US"/>
      </w:rPr>
    </w:pPr>
    <w:proofErr w:type="gramStart"/>
    <w:r w:rsidRPr="002B5501">
      <w:rPr>
        <w:rFonts w:ascii="Times New Roman" w:hAnsi="Times New Roman" w:cs="Times New Roman"/>
        <w:b/>
        <w:sz w:val="24"/>
        <w:szCs w:val="24"/>
        <w:lang w:val="en-US"/>
      </w:rPr>
      <w:t>ISSN :</w:t>
    </w:r>
    <w:proofErr w:type="gramEnd"/>
    <w:r w:rsidRPr="002B5501">
      <w:rPr>
        <w:rFonts w:ascii="Times New Roman" w:hAnsi="Times New Roman" w:cs="Times New Roman"/>
        <w:b/>
        <w:sz w:val="24"/>
        <w:szCs w:val="24"/>
        <w:lang w:val="en-US"/>
      </w:rPr>
      <w:t xml:space="preserve"> 2656-2367 (online)</w:t>
    </w:r>
    <w:r>
      <w:rPr>
        <w:rFonts w:ascii="Times New Roman" w:hAnsi="Times New Roman" w:cs="Times New Roman"/>
        <w:b/>
        <w:sz w:val="24"/>
        <w:szCs w:val="24"/>
        <w:lang w:val="en-US"/>
      </w:rPr>
      <w:t xml:space="preserve"> </w:t>
    </w:r>
    <w:r w:rsidRPr="002B5501">
      <w:rPr>
        <w:rFonts w:ascii="Times New Roman" w:hAnsi="Times New Roman" w:cs="Times New Roman"/>
        <w:b/>
        <w:sz w:val="24"/>
        <w:szCs w:val="24"/>
        <w:lang w:val="en-US"/>
      </w:rPr>
      <w:t>ISSN : 2656-2332 (print)</w:t>
    </w:r>
  </w:p>
  <w:p w14:paraId="731F0F40" w14:textId="77777777" w:rsidR="00423712" w:rsidRPr="00423712" w:rsidRDefault="00C32ACE" w:rsidP="00423712">
    <w:pPr>
      <w:spacing w:after="0"/>
      <w:ind w:left="1418"/>
      <w:rPr>
        <w:rFonts w:ascii="Times New Roman" w:hAnsi="Times New Roman" w:cs="Times New Roman"/>
        <w:b/>
        <w:i/>
        <w:iCs/>
        <w:sz w:val="24"/>
        <w:szCs w:val="24"/>
        <w:lang w:val="en-US"/>
      </w:rPr>
    </w:pPr>
    <w:hyperlink r:id="rId2" w:history="1">
      <w:r w:rsidR="00423712" w:rsidRPr="00423712">
        <w:rPr>
          <w:rStyle w:val="Hyperlink"/>
          <w:rFonts w:ascii="Times New Roman" w:hAnsi="Times New Roman" w:cs="Times New Roman"/>
          <w:b/>
          <w:i/>
          <w:iCs/>
          <w:sz w:val="24"/>
          <w:szCs w:val="24"/>
          <w:lang w:val="en-US"/>
        </w:rPr>
        <w:t>http://jurnal.stt-gamaliel.ac.id/</w:t>
      </w:r>
    </w:hyperlink>
  </w:p>
  <w:p w14:paraId="0592D669" w14:textId="14054DAF" w:rsidR="00423712" w:rsidRDefault="00423712">
    <w:pPr>
      <w:pStyle w:val="Header"/>
    </w:pPr>
    <w:r>
      <w:rPr>
        <w:rFonts w:ascii="Times New Roman" w:hAnsi="Times New Roman" w:cs="Times New Roman"/>
        <w:b/>
        <w:noProof/>
        <w:sz w:val="28"/>
        <w:szCs w:val="28"/>
        <w:lang w:val="en-US"/>
      </w:rPr>
      <mc:AlternateContent>
        <mc:Choice Requires="wps">
          <w:drawing>
            <wp:anchor distT="0" distB="0" distL="114300" distR="114300" simplePos="0" relativeHeight="251660288" behindDoc="0" locked="0" layoutInCell="1" allowOverlap="1" wp14:anchorId="4752EE54" wp14:editId="538DDE56">
              <wp:simplePos x="0" y="0"/>
              <wp:positionH relativeFrom="column">
                <wp:posOffset>875030</wp:posOffset>
              </wp:positionH>
              <wp:positionV relativeFrom="paragraph">
                <wp:posOffset>29845</wp:posOffset>
              </wp:positionV>
              <wp:extent cx="3779520" cy="0"/>
              <wp:effectExtent l="0" t="19050" r="30480" b="19050"/>
              <wp:wrapNone/>
              <wp:docPr id="3" name="Straight Connector 3"/>
              <wp:cNvGraphicFramePr/>
              <a:graphic xmlns:a="http://schemas.openxmlformats.org/drawingml/2006/main">
                <a:graphicData uri="http://schemas.microsoft.com/office/word/2010/wordprocessingShape">
                  <wps:wsp>
                    <wps:cNvCnPr/>
                    <wps:spPr>
                      <a:xfrm>
                        <a:off x="0" y="0"/>
                        <a:ext cx="377952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7B08216"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9pt,2.35pt" to="366.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" strokecolor="black [3213]"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3C04"/>
    <w:multiLevelType w:val="hybridMultilevel"/>
    <w:tmpl w:val="4B00BC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82E1B09"/>
    <w:multiLevelType w:val="hybridMultilevel"/>
    <w:tmpl w:val="B3601D3E"/>
    <w:lvl w:ilvl="0" w:tplc="A45261F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C4F2B28"/>
    <w:multiLevelType w:val="hybridMultilevel"/>
    <w:tmpl w:val="CF9E7A4A"/>
    <w:lvl w:ilvl="0" w:tplc="51489E4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705069D6"/>
    <w:multiLevelType w:val="hybridMultilevel"/>
    <w:tmpl w:val="33128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C02A7E"/>
    <w:multiLevelType w:val="hybridMultilevel"/>
    <w:tmpl w:val="C2781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921"/>
    <w:rsid w:val="00032E71"/>
    <w:rsid w:val="00034D9D"/>
    <w:rsid w:val="000614FE"/>
    <w:rsid w:val="00071037"/>
    <w:rsid w:val="00086D8A"/>
    <w:rsid w:val="000C0ECF"/>
    <w:rsid w:val="000F1B1F"/>
    <w:rsid w:val="000F46FA"/>
    <w:rsid w:val="000F6E79"/>
    <w:rsid w:val="00126407"/>
    <w:rsid w:val="00131D27"/>
    <w:rsid w:val="00196E84"/>
    <w:rsid w:val="00197464"/>
    <w:rsid w:val="001A081D"/>
    <w:rsid w:val="001A2FE5"/>
    <w:rsid w:val="001A41C9"/>
    <w:rsid w:val="001E3185"/>
    <w:rsid w:val="002002A5"/>
    <w:rsid w:val="00206ABB"/>
    <w:rsid w:val="0022149B"/>
    <w:rsid w:val="00233977"/>
    <w:rsid w:val="00233A72"/>
    <w:rsid w:val="00243DFC"/>
    <w:rsid w:val="002566C5"/>
    <w:rsid w:val="00264E38"/>
    <w:rsid w:val="002B5501"/>
    <w:rsid w:val="002D303C"/>
    <w:rsid w:val="00300B3B"/>
    <w:rsid w:val="003048A1"/>
    <w:rsid w:val="00310700"/>
    <w:rsid w:val="00332921"/>
    <w:rsid w:val="0033586E"/>
    <w:rsid w:val="0034789E"/>
    <w:rsid w:val="00381D93"/>
    <w:rsid w:val="00381F14"/>
    <w:rsid w:val="00393FBA"/>
    <w:rsid w:val="00397746"/>
    <w:rsid w:val="003A55EB"/>
    <w:rsid w:val="003C1419"/>
    <w:rsid w:val="003D65D5"/>
    <w:rsid w:val="003D6EB3"/>
    <w:rsid w:val="003F23FA"/>
    <w:rsid w:val="00423712"/>
    <w:rsid w:val="00427710"/>
    <w:rsid w:val="004454F8"/>
    <w:rsid w:val="004750D3"/>
    <w:rsid w:val="00483488"/>
    <w:rsid w:val="004967B9"/>
    <w:rsid w:val="004A106F"/>
    <w:rsid w:val="004B2763"/>
    <w:rsid w:val="004D0A6D"/>
    <w:rsid w:val="00507E34"/>
    <w:rsid w:val="005157CA"/>
    <w:rsid w:val="00525313"/>
    <w:rsid w:val="00536E6B"/>
    <w:rsid w:val="00563547"/>
    <w:rsid w:val="0056496B"/>
    <w:rsid w:val="005C4A86"/>
    <w:rsid w:val="005D16B7"/>
    <w:rsid w:val="005D566C"/>
    <w:rsid w:val="005F4033"/>
    <w:rsid w:val="00620680"/>
    <w:rsid w:val="0066097E"/>
    <w:rsid w:val="0068207A"/>
    <w:rsid w:val="0069246F"/>
    <w:rsid w:val="00696D8D"/>
    <w:rsid w:val="006A55DB"/>
    <w:rsid w:val="006B5EE6"/>
    <w:rsid w:val="006C474E"/>
    <w:rsid w:val="006E5DD9"/>
    <w:rsid w:val="00720E24"/>
    <w:rsid w:val="00740B97"/>
    <w:rsid w:val="007422B2"/>
    <w:rsid w:val="007570B2"/>
    <w:rsid w:val="00792B27"/>
    <w:rsid w:val="007A0A7E"/>
    <w:rsid w:val="007D1EB5"/>
    <w:rsid w:val="007E724D"/>
    <w:rsid w:val="007F4D63"/>
    <w:rsid w:val="007F701E"/>
    <w:rsid w:val="00803A12"/>
    <w:rsid w:val="00820030"/>
    <w:rsid w:val="0087279E"/>
    <w:rsid w:val="00887C2E"/>
    <w:rsid w:val="008A6179"/>
    <w:rsid w:val="008C377B"/>
    <w:rsid w:val="008C3BD4"/>
    <w:rsid w:val="008F01D5"/>
    <w:rsid w:val="008F161B"/>
    <w:rsid w:val="0092223A"/>
    <w:rsid w:val="009318C6"/>
    <w:rsid w:val="00940346"/>
    <w:rsid w:val="00953F10"/>
    <w:rsid w:val="009D57AB"/>
    <w:rsid w:val="009E3974"/>
    <w:rsid w:val="009F0381"/>
    <w:rsid w:val="00A03211"/>
    <w:rsid w:val="00A07268"/>
    <w:rsid w:val="00A07410"/>
    <w:rsid w:val="00A57BAF"/>
    <w:rsid w:val="00A80481"/>
    <w:rsid w:val="00A82CCE"/>
    <w:rsid w:val="00AB1433"/>
    <w:rsid w:val="00AE3897"/>
    <w:rsid w:val="00AE6D04"/>
    <w:rsid w:val="00B36424"/>
    <w:rsid w:val="00B43F7F"/>
    <w:rsid w:val="00B44910"/>
    <w:rsid w:val="00B73D9F"/>
    <w:rsid w:val="00B8219D"/>
    <w:rsid w:val="00B901F8"/>
    <w:rsid w:val="00BD19F2"/>
    <w:rsid w:val="00C111DC"/>
    <w:rsid w:val="00C32ACE"/>
    <w:rsid w:val="00CD5068"/>
    <w:rsid w:val="00CF2D3C"/>
    <w:rsid w:val="00D01CC5"/>
    <w:rsid w:val="00D2327A"/>
    <w:rsid w:val="00D33B66"/>
    <w:rsid w:val="00D43157"/>
    <w:rsid w:val="00D45805"/>
    <w:rsid w:val="00D674FB"/>
    <w:rsid w:val="00D912E8"/>
    <w:rsid w:val="00DA3302"/>
    <w:rsid w:val="00DB074B"/>
    <w:rsid w:val="00DC2660"/>
    <w:rsid w:val="00E046A3"/>
    <w:rsid w:val="00E06DCD"/>
    <w:rsid w:val="00E21B1B"/>
    <w:rsid w:val="00E55AFB"/>
    <w:rsid w:val="00EA4AB6"/>
    <w:rsid w:val="00EF769F"/>
    <w:rsid w:val="00F021EE"/>
    <w:rsid w:val="00F10E48"/>
    <w:rsid w:val="00F16E37"/>
    <w:rsid w:val="00F21025"/>
    <w:rsid w:val="00F45555"/>
    <w:rsid w:val="00F62688"/>
    <w:rsid w:val="00FB441B"/>
    <w:rsid w:val="00FC2A28"/>
    <w:rsid w:val="00FE19B0"/>
    <w:rsid w:val="00FE39E0"/>
    <w:rsid w:val="00FF0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A3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12"/>
    <w:rPr>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3292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332921"/>
    <w:rPr>
      <w:i/>
      <w:iCs/>
    </w:rPr>
  </w:style>
  <w:style w:type="paragraph" w:styleId="NoSpacing">
    <w:name w:val="No Spacing"/>
    <w:uiPriority w:val="1"/>
    <w:qFormat/>
    <w:rsid w:val="00B43F7F"/>
    <w:pPr>
      <w:spacing w:after="0" w:line="240" w:lineRule="auto"/>
    </w:pPr>
    <w:rPr>
      <w:lang w:val="id-ID"/>
    </w:rPr>
  </w:style>
  <w:style w:type="paragraph" w:styleId="FootnoteText">
    <w:name w:val="footnote text"/>
    <w:basedOn w:val="Normal"/>
    <w:link w:val="FootnoteTextChar"/>
    <w:uiPriority w:val="99"/>
    <w:semiHidden/>
    <w:unhideWhenUsed/>
    <w:rsid w:val="004750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50D3"/>
    <w:rPr>
      <w:sz w:val="20"/>
      <w:szCs w:val="20"/>
      <w:lang w:val="id-ID"/>
    </w:rPr>
  </w:style>
  <w:style w:type="character" w:styleId="FootnoteReference">
    <w:name w:val="footnote reference"/>
    <w:basedOn w:val="DefaultParagraphFont"/>
    <w:uiPriority w:val="99"/>
    <w:semiHidden/>
    <w:unhideWhenUsed/>
    <w:rsid w:val="004750D3"/>
    <w:rPr>
      <w:vertAlign w:val="superscript"/>
    </w:rPr>
  </w:style>
  <w:style w:type="table" w:styleId="TableGrid">
    <w:name w:val="Table Grid"/>
    <w:basedOn w:val="TableNormal"/>
    <w:uiPriority w:val="59"/>
    <w:rsid w:val="00FE19B0"/>
    <w:pPr>
      <w:spacing w:after="0" w:line="240" w:lineRule="auto"/>
    </w:pPr>
    <w:rPr>
      <w:rFonts w:eastAsiaTheme="minorEastAsia"/>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E19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9B0"/>
    <w:rPr>
      <w:rFonts w:ascii="Tahoma" w:hAnsi="Tahoma" w:cs="Tahoma"/>
      <w:sz w:val="16"/>
      <w:szCs w:val="16"/>
      <w:lang w:val="id-ID"/>
    </w:rPr>
  </w:style>
  <w:style w:type="paragraph" w:styleId="Header">
    <w:name w:val="header"/>
    <w:basedOn w:val="Normal"/>
    <w:link w:val="HeaderChar"/>
    <w:uiPriority w:val="99"/>
    <w:unhideWhenUsed/>
    <w:rsid w:val="00AB14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1433"/>
    <w:rPr>
      <w:lang w:val="id-ID"/>
    </w:rPr>
  </w:style>
  <w:style w:type="paragraph" w:styleId="Footer">
    <w:name w:val="footer"/>
    <w:basedOn w:val="Normal"/>
    <w:link w:val="FooterChar"/>
    <w:uiPriority w:val="99"/>
    <w:unhideWhenUsed/>
    <w:rsid w:val="00AB14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1433"/>
    <w:rPr>
      <w:lang w:val="id-ID"/>
    </w:rPr>
  </w:style>
  <w:style w:type="character" w:styleId="Hyperlink">
    <w:name w:val="Hyperlink"/>
    <w:basedOn w:val="DefaultParagraphFont"/>
    <w:uiPriority w:val="99"/>
    <w:unhideWhenUsed/>
    <w:rsid w:val="00E046A3"/>
    <w:rPr>
      <w:color w:val="0000FF" w:themeColor="hyperlink"/>
      <w:u w:val="single"/>
    </w:rPr>
  </w:style>
  <w:style w:type="character" w:customStyle="1" w:styleId="UnresolvedMention">
    <w:name w:val="Unresolved Mention"/>
    <w:basedOn w:val="DefaultParagraphFont"/>
    <w:uiPriority w:val="99"/>
    <w:semiHidden/>
    <w:unhideWhenUsed/>
    <w:rsid w:val="00E046A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12"/>
    <w:rPr>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3292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332921"/>
    <w:rPr>
      <w:i/>
      <w:iCs/>
    </w:rPr>
  </w:style>
  <w:style w:type="paragraph" w:styleId="NoSpacing">
    <w:name w:val="No Spacing"/>
    <w:uiPriority w:val="1"/>
    <w:qFormat/>
    <w:rsid w:val="00B43F7F"/>
    <w:pPr>
      <w:spacing w:after="0" w:line="240" w:lineRule="auto"/>
    </w:pPr>
    <w:rPr>
      <w:lang w:val="id-ID"/>
    </w:rPr>
  </w:style>
  <w:style w:type="paragraph" w:styleId="FootnoteText">
    <w:name w:val="footnote text"/>
    <w:basedOn w:val="Normal"/>
    <w:link w:val="FootnoteTextChar"/>
    <w:uiPriority w:val="99"/>
    <w:semiHidden/>
    <w:unhideWhenUsed/>
    <w:rsid w:val="004750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50D3"/>
    <w:rPr>
      <w:sz w:val="20"/>
      <w:szCs w:val="20"/>
      <w:lang w:val="id-ID"/>
    </w:rPr>
  </w:style>
  <w:style w:type="character" w:styleId="FootnoteReference">
    <w:name w:val="footnote reference"/>
    <w:basedOn w:val="DefaultParagraphFont"/>
    <w:uiPriority w:val="99"/>
    <w:semiHidden/>
    <w:unhideWhenUsed/>
    <w:rsid w:val="004750D3"/>
    <w:rPr>
      <w:vertAlign w:val="superscript"/>
    </w:rPr>
  </w:style>
  <w:style w:type="table" w:styleId="TableGrid">
    <w:name w:val="Table Grid"/>
    <w:basedOn w:val="TableNormal"/>
    <w:uiPriority w:val="59"/>
    <w:rsid w:val="00FE19B0"/>
    <w:pPr>
      <w:spacing w:after="0" w:line="240" w:lineRule="auto"/>
    </w:pPr>
    <w:rPr>
      <w:rFonts w:eastAsiaTheme="minorEastAsia"/>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E19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9B0"/>
    <w:rPr>
      <w:rFonts w:ascii="Tahoma" w:hAnsi="Tahoma" w:cs="Tahoma"/>
      <w:sz w:val="16"/>
      <w:szCs w:val="16"/>
      <w:lang w:val="id-ID"/>
    </w:rPr>
  </w:style>
  <w:style w:type="paragraph" w:styleId="Header">
    <w:name w:val="header"/>
    <w:basedOn w:val="Normal"/>
    <w:link w:val="HeaderChar"/>
    <w:uiPriority w:val="99"/>
    <w:unhideWhenUsed/>
    <w:rsid w:val="00AB14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1433"/>
    <w:rPr>
      <w:lang w:val="id-ID"/>
    </w:rPr>
  </w:style>
  <w:style w:type="paragraph" w:styleId="Footer">
    <w:name w:val="footer"/>
    <w:basedOn w:val="Normal"/>
    <w:link w:val="FooterChar"/>
    <w:uiPriority w:val="99"/>
    <w:unhideWhenUsed/>
    <w:rsid w:val="00AB14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1433"/>
    <w:rPr>
      <w:lang w:val="id-ID"/>
    </w:rPr>
  </w:style>
  <w:style w:type="character" w:styleId="Hyperlink">
    <w:name w:val="Hyperlink"/>
    <w:basedOn w:val="DefaultParagraphFont"/>
    <w:uiPriority w:val="99"/>
    <w:unhideWhenUsed/>
    <w:rsid w:val="00E046A3"/>
    <w:rPr>
      <w:color w:val="0000FF" w:themeColor="hyperlink"/>
      <w:u w:val="single"/>
    </w:rPr>
  </w:style>
  <w:style w:type="character" w:customStyle="1" w:styleId="UnresolvedMention">
    <w:name w:val="Unresolved Mention"/>
    <w:basedOn w:val="DefaultParagraphFont"/>
    <w:uiPriority w:val="99"/>
    <w:semiHidden/>
    <w:unhideWhenUsed/>
    <w:rsid w:val="00E046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9671611">
      <w:bodyDiv w:val="1"/>
      <w:marLeft w:val="0"/>
      <w:marRight w:val="0"/>
      <w:marTop w:val="0"/>
      <w:marBottom w:val="0"/>
      <w:divBdr>
        <w:top w:val="none" w:sz="0" w:space="0" w:color="auto"/>
        <w:left w:val="none" w:sz="0" w:space="0" w:color="auto"/>
        <w:bottom w:val="none" w:sz="0" w:space="0" w:color="auto"/>
        <w:right w:val="none" w:sz="0" w:space="0" w:color="auto"/>
      </w:divBdr>
      <w:divsChild>
        <w:div w:id="2044206172">
          <w:marLeft w:val="0"/>
          <w:marRight w:val="0"/>
          <w:marTop w:val="0"/>
          <w:marBottom w:val="0"/>
          <w:divBdr>
            <w:top w:val="none" w:sz="0" w:space="0" w:color="auto"/>
            <w:left w:val="none" w:sz="0" w:space="0" w:color="auto"/>
            <w:bottom w:val="none" w:sz="0" w:space="0" w:color="auto"/>
            <w:right w:val="none" w:sz="0" w:space="0" w:color="auto"/>
          </w:divBdr>
        </w:div>
        <w:div w:id="37558480">
          <w:marLeft w:val="0"/>
          <w:marRight w:val="0"/>
          <w:marTop w:val="0"/>
          <w:marBottom w:val="0"/>
          <w:divBdr>
            <w:top w:val="none" w:sz="0" w:space="0" w:color="auto"/>
            <w:left w:val="none" w:sz="0" w:space="0" w:color="auto"/>
            <w:bottom w:val="none" w:sz="0" w:space="0" w:color="auto"/>
            <w:right w:val="none" w:sz="0" w:space="0" w:color="auto"/>
          </w:divBdr>
        </w:div>
        <w:div w:id="1942684765">
          <w:marLeft w:val="0"/>
          <w:marRight w:val="0"/>
          <w:marTop w:val="0"/>
          <w:marBottom w:val="0"/>
          <w:divBdr>
            <w:top w:val="none" w:sz="0" w:space="0" w:color="auto"/>
            <w:left w:val="none" w:sz="0" w:space="0" w:color="auto"/>
            <w:bottom w:val="none" w:sz="0" w:space="0" w:color="auto"/>
            <w:right w:val="none" w:sz="0" w:space="0" w:color="auto"/>
          </w:divBdr>
        </w:div>
        <w:div w:id="2130969762">
          <w:marLeft w:val="0"/>
          <w:marRight w:val="0"/>
          <w:marTop w:val="0"/>
          <w:marBottom w:val="0"/>
          <w:divBdr>
            <w:top w:val="none" w:sz="0" w:space="0" w:color="auto"/>
            <w:left w:val="none" w:sz="0" w:space="0" w:color="auto"/>
            <w:bottom w:val="none" w:sz="0" w:space="0" w:color="auto"/>
            <w:right w:val="none" w:sz="0" w:space="0" w:color="auto"/>
          </w:divBdr>
        </w:div>
        <w:div w:id="1239555830">
          <w:marLeft w:val="0"/>
          <w:marRight w:val="0"/>
          <w:marTop w:val="0"/>
          <w:marBottom w:val="0"/>
          <w:divBdr>
            <w:top w:val="none" w:sz="0" w:space="0" w:color="auto"/>
            <w:left w:val="none" w:sz="0" w:space="0" w:color="auto"/>
            <w:bottom w:val="none" w:sz="0" w:space="0" w:color="auto"/>
            <w:right w:val="none" w:sz="0" w:space="0" w:color="auto"/>
          </w:divBdr>
        </w:div>
        <w:div w:id="1599680582">
          <w:marLeft w:val="0"/>
          <w:marRight w:val="0"/>
          <w:marTop w:val="0"/>
          <w:marBottom w:val="0"/>
          <w:divBdr>
            <w:top w:val="none" w:sz="0" w:space="0" w:color="auto"/>
            <w:left w:val="none" w:sz="0" w:space="0" w:color="auto"/>
            <w:bottom w:val="none" w:sz="0" w:space="0" w:color="auto"/>
            <w:right w:val="none" w:sz="0" w:space="0" w:color="auto"/>
          </w:divBdr>
        </w:div>
        <w:div w:id="65997769">
          <w:marLeft w:val="0"/>
          <w:marRight w:val="0"/>
          <w:marTop w:val="0"/>
          <w:marBottom w:val="0"/>
          <w:divBdr>
            <w:top w:val="none" w:sz="0" w:space="0" w:color="auto"/>
            <w:left w:val="none" w:sz="0" w:space="0" w:color="auto"/>
            <w:bottom w:val="none" w:sz="0" w:space="0" w:color="auto"/>
            <w:right w:val="none" w:sz="0" w:space="0" w:color="auto"/>
          </w:divBdr>
        </w:div>
        <w:div w:id="809789294">
          <w:marLeft w:val="0"/>
          <w:marRight w:val="0"/>
          <w:marTop w:val="0"/>
          <w:marBottom w:val="0"/>
          <w:divBdr>
            <w:top w:val="none" w:sz="0" w:space="0" w:color="auto"/>
            <w:left w:val="none" w:sz="0" w:space="0" w:color="auto"/>
            <w:bottom w:val="none" w:sz="0" w:space="0" w:color="auto"/>
            <w:right w:val="none" w:sz="0" w:space="0" w:color="auto"/>
          </w:divBdr>
        </w:div>
        <w:div w:id="221214554">
          <w:marLeft w:val="0"/>
          <w:marRight w:val="0"/>
          <w:marTop w:val="0"/>
          <w:marBottom w:val="0"/>
          <w:divBdr>
            <w:top w:val="none" w:sz="0" w:space="0" w:color="auto"/>
            <w:left w:val="none" w:sz="0" w:space="0" w:color="auto"/>
            <w:bottom w:val="none" w:sz="0" w:space="0" w:color="auto"/>
            <w:right w:val="none" w:sz="0" w:space="0" w:color="auto"/>
          </w:divBdr>
        </w:div>
        <w:div w:id="1501656882">
          <w:marLeft w:val="0"/>
          <w:marRight w:val="0"/>
          <w:marTop w:val="0"/>
          <w:marBottom w:val="0"/>
          <w:divBdr>
            <w:top w:val="none" w:sz="0" w:space="0" w:color="auto"/>
            <w:left w:val="none" w:sz="0" w:space="0" w:color="auto"/>
            <w:bottom w:val="none" w:sz="0" w:space="0" w:color="auto"/>
            <w:right w:val="none" w:sz="0" w:space="0" w:color="auto"/>
          </w:divBdr>
        </w:div>
        <w:div w:id="1495880554">
          <w:marLeft w:val="0"/>
          <w:marRight w:val="0"/>
          <w:marTop w:val="0"/>
          <w:marBottom w:val="0"/>
          <w:divBdr>
            <w:top w:val="none" w:sz="0" w:space="0" w:color="auto"/>
            <w:left w:val="none" w:sz="0" w:space="0" w:color="auto"/>
            <w:bottom w:val="none" w:sz="0" w:space="0" w:color="auto"/>
            <w:right w:val="none" w:sz="0" w:space="0" w:color="auto"/>
          </w:divBdr>
        </w:div>
        <w:div w:id="978412621">
          <w:marLeft w:val="0"/>
          <w:marRight w:val="0"/>
          <w:marTop w:val="0"/>
          <w:marBottom w:val="0"/>
          <w:divBdr>
            <w:top w:val="none" w:sz="0" w:space="0" w:color="auto"/>
            <w:left w:val="none" w:sz="0" w:space="0" w:color="auto"/>
            <w:bottom w:val="none" w:sz="0" w:space="0" w:color="auto"/>
            <w:right w:val="none" w:sz="0" w:space="0" w:color="auto"/>
          </w:divBdr>
        </w:div>
        <w:div w:id="238179574">
          <w:marLeft w:val="0"/>
          <w:marRight w:val="0"/>
          <w:marTop w:val="0"/>
          <w:marBottom w:val="0"/>
          <w:divBdr>
            <w:top w:val="none" w:sz="0" w:space="0" w:color="auto"/>
            <w:left w:val="none" w:sz="0" w:space="0" w:color="auto"/>
            <w:bottom w:val="none" w:sz="0" w:space="0" w:color="auto"/>
            <w:right w:val="none" w:sz="0" w:space="0" w:color="auto"/>
          </w:divBdr>
        </w:div>
        <w:div w:id="194117735">
          <w:marLeft w:val="0"/>
          <w:marRight w:val="0"/>
          <w:marTop w:val="0"/>
          <w:marBottom w:val="0"/>
          <w:divBdr>
            <w:top w:val="none" w:sz="0" w:space="0" w:color="auto"/>
            <w:left w:val="none" w:sz="0" w:space="0" w:color="auto"/>
            <w:bottom w:val="none" w:sz="0" w:space="0" w:color="auto"/>
            <w:right w:val="none" w:sz="0" w:space="0" w:color="auto"/>
          </w:divBdr>
        </w:div>
        <w:div w:id="1913157033">
          <w:marLeft w:val="0"/>
          <w:marRight w:val="0"/>
          <w:marTop w:val="0"/>
          <w:marBottom w:val="0"/>
          <w:divBdr>
            <w:top w:val="none" w:sz="0" w:space="0" w:color="auto"/>
            <w:left w:val="none" w:sz="0" w:space="0" w:color="auto"/>
            <w:bottom w:val="none" w:sz="0" w:space="0" w:color="auto"/>
            <w:right w:val="none" w:sz="0" w:space="0" w:color="auto"/>
          </w:divBdr>
        </w:div>
        <w:div w:id="68776282">
          <w:marLeft w:val="0"/>
          <w:marRight w:val="0"/>
          <w:marTop w:val="0"/>
          <w:marBottom w:val="0"/>
          <w:divBdr>
            <w:top w:val="none" w:sz="0" w:space="0" w:color="auto"/>
            <w:left w:val="none" w:sz="0" w:space="0" w:color="auto"/>
            <w:bottom w:val="none" w:sz="0" w:space="0" w:color="auto"/>
            <w:right w:val="none" w:sz="0" w:space="0" w:color="auto"/>
          </w:divBdr>
        </w:div>
      </w:divsChild>
    </w:div>
    <w:div w:id="1861356788">
      <w:bodyDiv w:val="1"/>
      <w:marLeft w:val="0"/>
      <w:marRight w:val="0"/>
      <w:marTop w:val="0"/>
      <w:marBottom w:val="0"/>
      <w:divBdr>
        <w:top w:val="none" w:sz="0" w:space="0" w:color="auto"/>
        <w:left w:val="none" w:sz="0" w:space="0" w:color="auto"/>
        <w:bottom w:val="none" w:sz="0" w:space="0" w:color="auto"/>
        <w:right w:val="none" w:sz="0" w:space="0" w:color="auto"/>
      </w:divBdr>
    </w:div>
    <w:div w:id="1908104264">
      <w:bodyDiv w:val="1"/>
      <w:marLeft w:val="0"/>
      <w:marRight w:val="0"/>
      <w:marTop w:val="0"/>
      <w:marBottom w:val="0"/>
      <w:divBdr>
        <w:top w:val="none" w:sz="0" w:space="0" w:color="auto"/>
        <w:left w:val="none" w:sz="0" w:space="0" w:color="auto"/>
        <w:bottom w:val="none" w:sz="0" w:space="0" w:color="auto"/>
        <w:right w:val="none" w:sz="0" w:space="0" w:color="auto"/>
      </w:divBdr>
      <w:divsChild>
        <w:div w:id="1053040187">
          <w:marLeft w:val="0"/>
          <w:marRight w:val="0"/>
          <w:marTop w:val="0"/>
          <w:marBottom w:val="0"/>
          <w:divBdr>
            <w:top w:val="none" w:sz="0" w:space="0" w:color="auto"/>
            <w:left w:val="none" w:sz="0" w:space="0" w:color="auto"/>
            <w:bottom w:val="none" w:sz="0" w:space="0" w:color="auto"/>
            <w:right w:val="none" w:sz="0" w:space="0" w:color="auto"/>
          </w:divBdr>
        </w:div>
        <w:div w:id="1211068907">
          <w:marLeft w:val="0"/>
          <w:marRight w:val="0"/>
          <w:marTop w:val="0"/>
          <w:marBottom w:val="0"/>
          <w:divBdr>
            <w:top w:val="none" w:sz="0" w:space="0" w:color="auto"/>
            <w:left w:val="none" w:sz="0" w:space="0" w:color="auto"/>
            <w:bottom w:val="none" w:sz="0" w:space="0" w:color="auto"/>
            <w:right w:val="none" w:sz="0" w:space="0" w:color="auto"/>
          </w:divBdr>
        </w:div>
        <w:div w:id="1974745475">
          <w:marLeft w:val="0"/>
          <w:marRight w:val="0"/>
          <w:marTop w:val="0"/>
          <w:marBottom w:val="0"/>
          <w:divBdr>
            <w:top w:val="none" w:sz="0" w:space="0" w:color="auto"/>
            <w:left w:val="none" w:sz="0" w:space="0" w:color="auto"/>
            <w:bottom w:val="none" w:sz="0" w:space="0" w:color="auto"/>
            <w:right w:val="none" w:sz="0" w:space="0" w:color="auto"/>
          </w:divBdr>
        </w:div>
        <w:div w:id="1689678514">
          <w:marLeft w:val="0"/>
          <w:marRight w:val="0"/>
          <w:marTop w:val="0"/>
          <w:marBottom w:val="0"/>
          <w:divBdr>
            <w:top w:val="none" w:sz="0" w:space="0" w:color="auto"/>
            <w:left w:val="none" w:sz="0" w:space="0" w:color="auto"/>
            <w:bottom w:val="none" w:sz="0" w:space="0" w:color="auto"/>
            <w:right w:val="none" w:sz="0" w:space="0" w:color="auto"/>
          </w:divBdr>
        </w:div>
        <w:div w:id="1245409430">
          <w:marLeft w:val="0"/>
          <w:marRight w:val="0"/>
          <w:marTop w:val="0"/>
          <w:marBottom w:val="0"/>
          <w:divBdr>
            <w:top w:val="none" w:sz="0" w:space="0" w:color="auto"/>
            <w:left w:val="none" w:sz="0" w:space="0" w:color="auto"/>
            <w:bottom w:val="none" w:sz="0" w:space="0" w:color="auto"/>
            <w:right w:val="none" w:sz="0" w:space="0" w:color="auto"/>
          </w:divBdr>
        </w:div>
        <w:div w:id="1489901002">
          <w:marLeft w:val="0"/>
          <w:marRight w:val="0"/>
          <w:marTop w:val="0"/>
          <w:marBottom w:val="0"/>
          <w:divBdr>
            <w:top w:val="none" w:sz="0" w:space="0" w:color="auto"/>
            <w:left w:val="none" w:sz="0" w:space="0" w:color="auto"/>
            <w:bottom w:val="none" w:sz="0" w:space="0" w:color="auto"/>
            <w:right w:val="none" w:sz="0" w:space="0" w:color="auto"/>
          </w:divBdr>
        </w:div>
        <w:div w:id="2004383138">
          <w:marLeft w:val="0"/>
          <w:marRight w:val="0"/>
          <w:marTop w:val="0"/>
          <w:marBottom w:val="0"/>
          <w:divBdr>
            <w:top w:val="none" w:sz="0" w:space="0" w:color="auto"/>
            <w:left w:val="none" w:sz="0" w:space="0" w:color="auto"/>
            <w:bottom w:val="none" w:sz="0" w:space="0" w:color="auto"/>
            <w:right w:val="none" w:sz="0" w:space="0" w:color="auto"/>
          </w:divBdr>
        </w:div>
        <w:div w:id="1744715313">
          <w:marLeft w:val="0"/>
          <w:marRight w:val="0"/>
          <w:marTop w:val="0"/>
          <w:marBottom w:val="0"/>
          <w:divBdr>
            <w:top w:val="none" w:sz="0" w:space="0" w:color="auto"/>
            <w:left w:val="none" w:sz="0" w:space="0" w:color="auto"/>
            <w:bottom w:val="none" w:sz="0" w:space="0" w:color="auto"/>
            <w:right w:val="none" w:sz="0" w:space="0" w:color="auto"/>
          </w:divBdr>
        </w:div>
        <w:div w:id="1768573646">
          <w:marLeft w:val="0"/>
          <w:marRight w:val="0"/>
          <w:marTop w:val="0"/>
          <w:marBottom w:val="0"/>
          <w:divBdr>
            <w:top w:val="none" w:sz="0" w:space="0" w:color="auto"/>
            <w:left w:val="none" w:sz="0" w:space="0" w:color="auto"/>
            <w:bottom w:val="none" w:sz="0" w:space="0" w:color="auto"/>
            <w:right w:val="none" w:sz="0" w:space="0" w:color="auto"/>
          </w:divBdr>
        </w:div>
        <w:div w:id="1419712910">
          <w:marLeft w:val="0"/>
          <w:marRight w:val="0"/>
          <w:marTop w:val="0"/>
          <w:marBottom w:val="0"/>
          <w:divBdr>
            <w:top w:val="none" w:sz="0" w:space="0" w:color="auto"/>
            <w:left w:val="none" w:sz="0" w:space="0" w:color="auto"/>
            <w:bottom w:val="none" w:sz="0" w:space="0" w:color="auto"/>
            <w:right w:val="none" w:sz="0" w:space="0" w:color="auto"/>
          </w:divBdr>
        </w:div>
      </w:divsChild>
    </w:div>
    <w:div w:id="1919092189">
      <w:bodyDiv w:val="1"/>
      <w:marLeft w:val="0"/>
      <w:marRight w:val="0"/>
      <w:marTop w:val="0"/>
      <w:marBottom w:val="0"/>
      <w:divBdr>
        <w:top w:val="none" w:sz="0" w:space="0" w:color="auto"/>
        <w:left w:val="none" w:sz="0" w:space="0" w:color="auto"/>
        <w:bottom w:val="none" w:sz="0" w:space="0" w:color="auto"/>
        <w:right w:val="none" w:sz="0" w:space="0" w:color="auto"/>
      </w:divBdr>
    </w:div>
    <w:div w:id="2016416167">
      <w:bodyDiv w:val="1"/>
      <w:marLeft w:val="0"/>
      <w:marRight w:val="0"/>
      <w:marTop w:val="0"/>
      <w:marBottom w:val="0"/>
      <w:divBdr>
        <w:top w:val="none" w:sz="0" w:space="0" w:color="auto"/>
        <w:left w:val="none" w:sz="0" w:space="0" w:color="auto"/>
        <w:bottom w:val="none" w:sz="0" w:space="0" w:color="auto"/>
        <w:right w:val="none" w:sz="0" w:space="0" w:color="auto"/>
      </w:divBdr>
      <w:divsChild>
        <w:div w:id="1631743508">
          <w:marLeft w:val="0"/>
          <w:marRight w:val="0"/>
          <w:marTop w:val="0"/>
          <w:marBottom w:val="0"/>
          <w:divBdr>
            <w:top w:val="none" w:sz="0" w:space="0" w:color="auto"/>
            <w:left w:val="none" w:sz="0" w:space="0" w:color="auto"/>
            <w:bottom w:val="none" w:sz="0" w:space="0" w:color="auto"/>
            <w:right w:val="none" w:sz="0" w:space="0" w:color="auto"/>
          </w:divBdr>
        </w:div>
        <w:div w:id="609315787">
          <w:marLeft w:val="0"/>
          <w:marRight w:val="0"/>
          <w:marTop w:val="0"/>
          <w:marBottom w:val="0"/>
          <w:divBdr>
            <w:top w:val="none" w:sz="0" w:space="0" w:color="auto"/>
            <w:left w:val="none" w:sz="0" w:space="0" w:color="auto"/>
            <w:bottom w:val="none" w:sz="0" w:space="0" w:color="auto"/>
            <w:right w:val="none" w:sz="0" w:space="0" w:color="auto"/>
          </w:divBdr>
        </w:div>
        <w:div w:id="21120416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ferdinanmarcos1994@gmail.com"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jurnal.stt-gamaliel.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2AD0A28-EC04-4573-8E0F-1E81DC03A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11</Pages>
  <Words>4305</Words>
  <Characters>2454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Yunema Lase</cp:lastModifiedBy>
  <cp:revision>109</cp:revision>
  <dcterms:created xsi:type="dcterms:W3CDTF">2022-03-15T07:52:00Z</dcterms:created>
  <dcterms:modified xsi:type="dcterms:W3CDTF">2024-11-1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dce08a-e129-369f-8d9c-ef29269efca0</vt:lpwstr>
  </property>
  <property fmtid="{D5CDD505-2E9C-101B-9397-08002B2CF9AE}" pid="4" name="Mendeley Citation Style_1">
    <vt:lpwstr>http://www.zotero.org/styles/turabian-fullnote-bibliography-8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